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D1B15" w14:textId="5AAEF3B9" w:rsidR="005127D1" w:rsidRPr="003030F0" w:rsidRDefault="00B41CF5" w:rsidP="00B41CF5">
      <w:pPr>
        <w:pStyle w:val="Body"/>
        <w:spacing w:after="240"/>
        <w:ind w:left="142"/>
        <w:contextualSpacing/>
        <w:rPr>
          <w:rFonts w:ascii="Times New Roman" w:hAnsi="Times New Roman" w:cs="Times New Roman"/>
          <w:b/>
          <w:bCs/>
          <w:color w:val="auto"/>
          <w:sz w:val="24"/>
          <w:szCs w:val="24"/>
        </w:rPr>
      </w:pPr>
      <w:bookmarkStart w:id="0" w:name="_Hlk60156201"/>
      <w:r w:rsidRPr="00732389">
        <w:rPr>
          <w:rFonts w:eastAsia="LM Roman 12" w:cs="LM Roman 12"/>
          <w:b/>
          <w:bCs/>
          <w:noProof/>
          <w:color w:val="00427E"/>
          <w:sz w:val="28"/>
          <w:szCs w:val="28"/>
        </w:rPr>
        <mc:AlternateContent>
          <mc:Choice Requires="wpg">
            <w:drawing>
              <wp:anchor distT="0" distB="0" distL="114300" distR="114300" simplePos="0" relativeHeight="251662336" behindDoc="1" locked="0" layoutInCell="1" allowOverlap="1" wp14:anchorId="4E3F6A98" wp14:editId="4E1DF8E1">
                <wp:simplePos x="0" y="0"/>
                <wp:positionH relativeFrom="column">
                  <wp:posOffset>-366869</wp:posOffset>
                </wp:positionH>
                <wp:positionV relativeFrom="paragraph">
                  <wp:posOffset>-968991</wp:posOffset>
                </wp:positionV>
                <wp:extent cx="6337300" cy="8966200"/>
                <wp:effectExtent l="0" t="0" r="6350" b="6350"/>
                <wp:wrapNone/>
                <wp:docPr id="12" name="Group 12"/>
                <wp:cNvGraphicFramePr/>
                <a:graphic xmlns:a="http://schemas.openxmlformats.org/drawingml/2006/main">
                  <a:graphicData uri="http://schemas.microsoft.com/office/word/2010/wordprocessingGroup">
                    <wpg:wgp>
                      <wpg:cNvGrpSpPr/>
                      <wpg:grpSpPr>
                        <a:xfrm>
                          <a:off x="0" y="0"/>
                          <a:ext cx="6337300" cy="8966200"/>
                          <a:chOff x="0" y="-54592"/>
                          <a:chExt cx="6337300" cy="8966579"/>
                        </a:xfrm>
                      </wpg:grpSpPr>
                      <wps:wsp>
                        <wps:cNvPr id="5" name="AutoShape 13"/>
                        <wps:cNvSpPr>
                          <a:spLocks/>
                        </wps:cNvSpPr>
                        <wps:spPr bwMode="auto">
                          <a:xfrm>
                            <a:off x="0" y="-54592"/>
                            <a:ext cx="6336030" cy="8966579"/>
                          </a:xfrm>
                          <a:custGeom>
                            <a:avLst/>
                            <a:gdLst>
                              <a:gd name="T0" fmla="*/ 6856 w 9978"/>
                              <a:gd name="T1" fmla="*/ 4657 h 14164"/>
                              <a:gd name="T2" fmla="*/ 6553 w 9978"/>
                              <a:gd name="T3" fmla="*/ 4602 h 14164"/>
                              <a:gd name="T4" fmla="*/ 6246 w 9978"/>
                              <a:gd name="T5" fmla="*/ 4553 h 14164"/>
                              <a:gd name="T6" fmla="*/ 5934 w 9978"/>
                              <a:gd name="T7" fmla="*/ 4508 h 14164"/>
                              <a:gd name="T8" fmla="*/ 5618 w 9978"/>
                              <a:gd name="T9" fmla="*/ 4470 h 14164"/>
                              <a:gd name="T10" fmla="*/ 5299 w 9978"/>
                              <a:gd name="T11" fmla="*/ 4436 h 14164"/>
                              <a:gd name="T12" fmla="*/ 4976 w 9978"/>
                              <a:gd name="T13" fmla="*/ 4409 h 14164"/>
                              <a:gd name="T14" fmla="*/ 4650 w 9978"/>
                              <a:gd name="T15" fmla="*/ 4387 h 14164"/>
                              <a:gd name="T16" fmla="*/ 4322 w 9978"/>
                              <a:gd name="T17" fmla="*/ 4371 h 14164"/>
                              <a:gd name="T18" fmla="*/ 3991 w 9978"/>
                              <a:gd name="T19" fmla="*/ 4360 h 14164"/>
                              <a:gd name="T20" fmla="*/ 3657 w 9978"/>
                              <a:gd name="T21" fmla="*/ 4356 h 14164"/>
                              <a:gd name="T22" fmla="*/ 3327 w 9978"/>
                              <a:gd name="T23" fmla="*/ 4357 h 14164"/>
                              <a:gd name="T24" fmla="*/ 2999 w 9978"/>
                              <a:gd name="T25" fmla="*/ 4364 h 14164"/>
                              <a:gd name="T26" fmla="*/ 2672 w 9978"/>
                              <a:gd name="T27" fmla="*/ 4377 h 14164"/>
                              <a:gd name="T28" fmla="*/ 2347 w 9978"/>
                              <a:gd name="T29" fmla="*/ 4396 h 14164"/>
                              <a:gd name="T30" fmla="*/ 2025 w 9978"/>
                              <a:gd name="T31" fmla="*/ 4421 h 14164"/>
                              <a:gd name="T32" fmla="*/ 1704 w 9978"/>
                              <a:gd name="T33" fmla="*/ 4451 h 14164"/>
                              <a:gd name="T34" fmla="*/ 1386 w 9978"/>
                              <a:gd name="T35" fmla="*/ 4487 h 14164"/>
                              <a:gd name="T36" fmla="*/ 1072 w 9978"/>
                              <a:gd name="T37" fmla="*/ 4528 h 14164"/>
                              <a:gd name="T38" fmla="*/ 761 w 9978"/>
                              <a:gd name="T39" fmla="*/ 4575 h 14164"/>
                              <a:gd name="T40" fmla="*/ 453 w 9978"/>
                              <a:gd name="T41" fmla="*/ 4627 h 14164"/>
                              <a:gd name="T42" fmla="*/ 150 w 9978"/>
                              <a:gd name="T43" fmla="*/ 4685 h 14164"/>
                              <a:gd name="T44" fmla="*/ 76 w 9978"/>
                              <a:gd name="T45" fmla="*/ 5083 h 14164"/>
                              <a:gd name="T46" fmla="*/ 378 w 9978"/>
                              <a:gd name="T47" fmla="*/ 5004 h 14164"/>
                              <a:gd name="T48" fmla="*/ 684 w 9978"/>
                              <a:gd name="T49" fmla="*/ 4932 h 14164"/>
                              <a:gd name="T50" fmla="*/ 992 w 9978"/>
                              <a:gd name="T51" fmla="*/ 4865 h 14164"/>
                              <a:gd name="T52" fmla="*/ 1302 w 9978"/>
                              <a:gd name="T53" fmla="*/ 4804 h 14164"/>
                              <a:gd name="T54" fmla="*/ 1614 w 9978"/>
                              <a:gd name="T55" fmla="*/ 4749 h 14164"/>
                              <a:gd name="T56" fmla="*/ 1928 w 9978"/>
                              <a:gd name="T57" fmla="*/ 4700 h 14164"/>
                              <a:gd name="T58" fmla="*/ 2244 w 9978"/>
                              <a:gd name="T59" fmla="*/ 4657 h 14164"/>
                              <a:gd name="T60" fmla="*/ 2561 w 9978"/>
                              <a:gd name="T61" fmla="*/ 4620 h 14164"/>
                              <a:gd name="T62" fmla="*/ 2879 w 9978"/>
                              <a:gd name="T63" fmla="*/ 4588 h 14164"/>
                              <a:gd name="T64" fmla="*/ 3197 w 9978"/>
                              <a:gd name="T65" fmla="*/ 4562 h 14164"/>
                              <a:gd name="T66" fmla="*/ 3517 w 9978"/>
                              <a:gd name="T67" fmla="*/ 4542 h 14164"/>
                              <a:gd name="T68" fmla="*/ 3836 w 9978"/>
                              <a:gd name="T69" fmla="*/ 4528 h 14164"/>
                              <a:gd name="T70" fmla="*/ 4156 w 9978"/>
                              <a:gd name="T71" fmla="*/ 4519 h 14164"/>
                              <a:gd name="T72" fmla="*/ 4476 w 9978"/>
                              <a:gd name="T73" fmla="*/ 4516 h 14164"/>
                              <a:gd name="T74" fmla="*/ 4795 w 9978"/>
                              <a:gd name="T75" fmla="*/ 4518 h 14164"/>
                              <a:gd name="T76" fmla="*/ 5114 w 9978"/>
                              <a:gd name="T77" fmla="*/ 4526 h 14164"/>
                              <a:gd name="T78" fmla="*/ 5432 w 9978"/>
                              <a:gd name="T79" fmla="*/ 4540 h 14164"/>
                              <a:gd name="T80" fmla="*/ 5749 w 9978"/>
                              <a:gd name="T81" fmla="*/ 4559 h 14164"/>
                              <a:gd name="T82" fmla="*/ 6065 w 9978"/>
                              <a:gd name="T83" fmla="*/ 4584 h 14164"/>
                              <a:gd name="T84" fmla="*/ 6379 w 9978"/>
                              <a:gd name="T85" fmla="*/ 4614 h 14164"/>
                              <a:gd name="T86" fmla="*/ 6692 w 9978"/>
                              <a:gd name="T87" fmla="*/ 4650 h 14164"/>
                              <a:gd name="T88" fmla="*/ 7002 w 9978"/>
                              <a:gd name="T89" fmla="*/ 4691 h 14164"/>
                              <a:gd name="T90" fmla="*/ 9751 w 9978"/>
                              <a:gd name="T91" fmla="*/ 5332 h 14164"/>
                              <a:gd name="T92" fmla="*/ 8855 w 9978"/>
                              <a:gd name="T93" fmla="*/ 5063 h 14164"/>
                              <a:gd name="T94" fmla="*/ 7902 w 9978"/>
                              <a:gd name="T95" fmla="*/ 4843 h 14164"/>
                              <a:gd name="T96" fmla="*/ 7079 w 9978"/>
                              <a:gd name="T97" fmla="*/ 4702 h 14164"/>
                              <a:gd name="T98" fmla="*/ 7990 w 9978"/>
                              <a:gd name="T99" fmla="*/ 4922 h 14164"/>
                              <a:gd name="T100" fmla="*/ 8614 w 9978"/>
                              <a:gd name="T101" fmla="*/ 5113 h 14164"/>
                              <a:gd name="T102" fmla="*/ 9201 w 9978"/>
                              <a:gd name="T103" fmla="*/ 5329 h 14164"/>
                              <a:gd name="T104" fmla="*/ 9681 w 9978"/>
                              <a:gd name="T105" fmla="*/ 5537 h 14164"/>
                              <a:gd name="T106" fmla="*/ 9978 w 9978"/>
                              <a:gd name="T107" fmla="*/ 14164 h 14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978" h="14164">
                                <a:moveTo>
                                  <a:pt x="7079" y="4702"/>
                                </a:moveTo>
                                <a:lnTo>
                                  <a:pt x="7005" y="4687"/>
                                </a:lnTo>
                                <a:lnTo>
                                  <a:pt x="6931" y="4672"/>
                                </a:lnTo>
                                <a:lnTo>
                                  <a:pt x="6856" y="4657"/>
                                </a:lnTo>
                                <a:lnTo>
                                  <a:pt x="6780" y="4643"/>
                                </a:lnTo>
                                <a:lnTo>
                                  <a:pt x="6705" y="4629"/>
                                </a:lnTo>
                                <a:lnTo>
                                  <a:pt x="6629" y="4615"/>
                                </a:lnTo>
                                <a:lnTo>
                                  <a:pt x="6553" y="4602"/>
                                </a:lnTo>
                                <a:lnTo>
                                  <a:pt x="6477" y="4589"/>
                                </a:lnTo>
                                <a:lnTo>
                                  <a:pt x="6400" y="4577"/>
                                </a:lnTo>
                                <a:lnTo>
                                  <a:pt x="6323" y="4565"/>
                                </a:lnTo>
                                <a:lnTo>
                                  <a:pt x="6246" y="4553"/>
                                </a:lnTo>
                                <a:lnTo>
                                  <a:pt x="6168" y="4541"/>
                                </a:lnTo>
                                <a:lnTo>
                                  <a:pt x="6090" y="4530"/>
                                </a:lnTo>
                                <a:lnTo>
                                  <a:pt x="6012" y="4519"/>
                                </a:lnTo>
                                <a:lnTo>
                                  <a:pt x="5934" y="4508"/>
                                </a:lnTo>
                                <a:lnTo>
                                  <a:pt x="5855" y="4498"/>
                                </a:lnTo>
                                <a:lnTo>
                                  <a:pt x="5776" y="4488"/>
                                </a:lnTo>
                                <a:lnTo>
                                  <a:pt x="5697" y="4479"/>
                                </a:lnTo>
                                <a:lnTo>
                                  <a:pt x="5618" y="4470"/>
                                </a:lnTo>
                                <a:lnTo>
                                  <a:pt x="5539" y="4461"/>
                                </a:lnTo>
                                <a:lnTo>
                                  <a:pt x="5459" y="4452"/>
                                </a:lnTo>
                                <a:lnTo>
                                  <a:pt x="5379" y="4444"/>
                                </a:lnTo>
                                <a:lnTo>
                                  <a:pt x="5299" y="4436"/>
                                </a:lnTo>
                                <a:lnTo>
                                  <a:pt x="5218" y="4429"/>
                                </a:lnTo>
                                <a:lnTo>
                                  <a:pt x="5138" y="4422"/>
                                </a:lnTo>
                                <a:lnTo>
                                  <a:pt x="5057" y="4415"/>
                                </a:lnTo>
                                <a:lnTo>
                                  <a:pt x="4976" y="4409"/>
                                </a:lnTo>
                                <a:lnTo>
                                  <a:pt x="4895" y="4403"/>
                                </a:lnTo>
                                <a:lnTo>
                                  <a:pt x="4813" y="4397"/>
                                </a:lnTo>
                                <a:lnTo>
                                  <a:pt x="4732" y="4392"/>
                                </a:lnTo>
                                <a:lnTo>
                                  <a:pt x="4650" y="4387"/>
                                </a:lnTo>
                                <a:lnTo>
                                  <a:pt x="4568" y="4382"/>
                                </a:lnTo>
                                <a:lnTo>
                                  <a:pt x="4486" y="4378"/>
                                </a:lnTo>
                                <a:lnTo>
                                  <a:pt x="4404" y="4374"/>
                                </a:lnTo>
                                <a:lnTo>
                                  <a:pt x="4322" y="4371"/>
                                </a:lnTo>
                                <a:lnTo>
                                  <a:pt x="4239" y="4367"/>
                                </a:lnTo>
                                <a:lnTo>
                                  <a:pt x="4156" y="4365"/>
                                </a:lnTo>
                                <a:lnTo>
                                  <a:pt x="4074" y="4362"/>
                                </a:lnTo>
                                <a:lnTo>
                                  <a:pt x="3991" y="4360"/>
                                </a:lnTo>
                                <a:lnTo>
                                  <a:pt x="3907" y="4358"/>
                                </a:lnTo>
                                <a:lnTo>
                                  <a:pt x="3824" y="4357"/>
                                </a:lnTo>
                                <a:lnTo>
                                  <a:pt x="3741" y="4356"/>
                                </a:lnTo>
                                <a:lnTo>
                                  <a:pt x="3657" y="4356"/>
                                </a:lnTo>
                                <a:lnTo>
                                  <a:pt x="3574" y="4356"/>
                                </a:lnTo>
                                <a:lnTo>
                                  <a:pt x="3492" y="4356"/>
                                </a:lnTo>
                                <a:lnTo>
                                  <a:pt x="3409" y="4356"/>
                                </a:lnTo>
                                <a:lnTo>
                                  <a:pt x="3327" y="4357"/>
                                </a:lnTo>
                                <a:lnTo>
                                  <a:pt x="3245" y="4358"/>
                                </a:lnTo>
                                <a:lnTo>
                                  <a:pt x="3163" y="4360"/>
                                </a:lnTo>
                                <a:lnTo>
                                  <a:pt x="3081" y="4362"/>
                                </a:lnTo>
                                <a:lnTo>
                                  <a:pt x="2999" y="4364"/>
                                </a:lnTo>
                                <a:lnTo>
                                  <a:pt x="2917" y="4367"/>
                                </a:lnTo>
                                <a:lnTo>
                                  <a:pt x="2836" y="4370"/>
                                </a:lnTo>
                                <a:lnTo>
                                  <a:pt x="2754" y="4374"/>
                                </a:lnTo>
                                <a:lnTo>
                                  <a:pt x="2672" y="4377"/>
                                </a:lnTo>
                                <a:lnTo>
                                  <a:pt x="2591" y="4382"/>
                                </a:lnTo>
                                <a:lnTo>
                                  <a:pt x="2510" y="4386"/>
                                </a:lnTo>
                                <a:lnTo>
                                  <a:pt x="2429" y="4391"/>
                                </a:lnTo>
                                <a:lnTo>
                                  <a:pt x="2347" y="4396"/>
                                </a:lnTo>
                                <a:lnTo>
                                  <a:pt x="2267" y="4402"/>
                                </a:lnTo>
                                <a:lnTo>
                                  <a:pt x="2186" y="4408"/>
                                </a:lnTo>
                                <a:lnTo>
                                  <a:pt x="2105" y="4414"/>
                                </a:lnTo>
                                <a:lnTo>
                                  <a:pt x="2025" y="4421"/>
                                </a:lnTo>
                                <a:lnTo>
                                  <a:pt x="1944" y="4428"/>
                                </a:lnTo>
                                <a:lnTo>
                                  <a:pt x="1864" y="4435"/>
                                </a:lnTo>
                                <a:lnTo>
                                  <a:pt x="1784" y="4443"/>
                                </a:lnTo>
                                <a:lnTo>
                                  <a:pt x="1704" y="4451"/>
                                </a:lnTo>
                                <a:lnTo>
                                  <a:pt x="1624" y="4459"/>
                                </a:lnTo>
                                <a:lnTo>
                                  <a:pt x="1545" y="4468"/>
                                </a:lnTo>
                                <a:lnTo>
                                  <a:pt x="1466" y="4477"/>
                                </a:lnTo>
                                <a:lnTo>
                                  <a:pt x="1386" y="4487"/>
                                </a:lnTo>
                                <a:lnTo>
                                  <a:pt x="1307" y="4496"/>
                                </a:lnTo>
                                <a:lnTo>
                                  <a:pt x="1229" y="4507"/>
                                </a:lnTo>
                                <a:lnTo>
                                  <a:pt x="1150" y="4517"/>
                                </a:lnTo>
                                <a:lnTo>
                                  <a:pt x="1072" y="4528"/>
                                </a:lnTo>
                                <a:lnTo>
                                  <a:pt x="994" y="4539"/>
                                </a:lnTo>
                                <a:lnTo>
                                  <a:pt x="916" y="4551"/>
                                </a:lnTo>
                                <a:lnTo>
                                  <a:pt x="838" y="4563"/>
                                </a:lnTo>
                                <a:lnTo>
                                  <a:pt x="761" y="4575"/>
                                </a:lnTo>
                                <a:lnTo>
                                  <a:pt x="683" y="4587"/>
                                </a:lnTo>
                                <a:lnTo>
                                  <a:pt x="606" y="4600"/>
                                </a:lnTo>
                                <a:lnTo>
                                  <a:pt x="530" y="4614"/>
                                </a:lnTo>
                                <a:lnTo>
                                  <a:pt x="453" y="4627"/>
                                </a:lnTo>
                                <a:lnTo>
                                  <a:pt x="377" y="4641"/>
                                </a:lnTo>
                                <a:lnTo>
                                  <a:pt x="301" y="4655"/>
                                </a:lnTo>
                                <a:lnTo>
                                  <a:pt x="226" y="4670"/>
                                </a:lnTo>
                                <a:lnTo>
                                  <a:pt x="150" y="4685"/>
                                </a:lnTo>
                                <a:lnTo>
                                  <a:pt x="75" y="4700"/>
                                </a:lnTo>
                                <a:lnTo>
                                  <a:pt x="0" y="4716"/>
                                </a:lnTo>
                                <a:lnTo>
                                  <a:pt x="0" y="5103"/>
                                </a:lnTo>
                                <a:lnTo>
                                  <a:pt x="76" y="5083"/>
                                </a:lnTo>
                                <a:lnTo>
                                  <a:pt x="151" y="5063"/>
                                </a:lnTo>
                                <a:lnTo>
                                  <a:pt x="227" y="5043"/>
                                </a:lnTo>
                                <a:lnTo>
                                  <a:pt x="302" y="5023"/>
                                </a:lnTo>
                                <a:lnTo>
                                  <a:pt x="378" y="5004"/>
                                </a:lnTo>
                                <a:lnTo>
                                  <a:pt x="454" y="4985"/>
                                </a:lnTo>
                                <a:lnTo>
                                  <a:pt x="531" y="4967"/>
                                </a:lnTo>
                                <a:lnTo>
                                  <a:pt x="607" y="4949"/>
                                </a:lnTo>
                                <a:lnTo>
                                  <a:pt x="684" y="4932"/>
                                </a:lnTo>
                                <a:lnTo>
                                  <a:pt x="761" y="4914"/>
                                </a:lnTo>
                                <a:lnTo>
                                  <a:pt x="838" y="4897"/>
                                </a:lnTo>
                                <a:lnTo>
                                  <a:pt x="915" y="4881"/>
                                </a:lnTo>
                                <a:lnTo>
                                  <a:pt x="992" y="4865"/>
                                </a:lnTo>
                                <a:lnTo>
                                  <a:pt x="1069" y="4849"/>
                                </a:lnTo>
                                <a:lnTo>
                                  <a:pt x="1147" y="4834"/>
                                </a:lnTo>
                                <a:lnTo>
                                  <a:pt x="1224" y="4819"/>
                                </a:lnTo>
                                <a:lnTo>
                                  <a:pt x="1302" y="4804"/>
                                </a:lnTo>
                                <a:lnTo>
                                  <a:pt x="1380" y="4790"/>
                                </a:lnTo>
                                <a:lnTo>
                                  <a:pt x="1458" y="4776"/>
                                </a:lnTo>
                                <a:lnTo>
                                  <a:pt x="1536" y="4762"/>
                                </a:lnTo>
                                <a:lnTo>
                                  <a:pt x="1614" y="4749"/>
                                </a:lnTo>
                                <a:lnTo>
                                  <a:pt x="1693" y="4736"/>
                                </a:lnTo>
                                <a:lnTo>
                                  <a:pt x="1771" y="4724"/>
                                </a:lnTo>
                                <a:lnTo>
                                  <a:pt x="1850" y="4712"/>
                                </a:lnTo>
                                <a:lnTo>
                                  <a:pt x="1928" y="4700"/>
                                </a:lnTo>
                                <a:lnTo>
                                  <a:pt x="2007" y="4689"/>
                                </a:lnTo>
                                <a:lnTo>
                                  <a:pt x="2086" y="4678"/>
                                </a:lnTo>
                                <a:lnTo>
                                  <a:pt x="2165" y="4667"/>
                                </a:lnTo>
                                <a:lnTo>
                                  <a:pt x="2244" y="4657"/>
                                </a:lnTo>
                                <a:lnTo>
                                  <a:pt x="2323" y="4647"/>
                                </a:lnTo>
                                <a:lnTo>
                                  <a:pt x="2402" y="4638"/>
                                </a:lnTo>
                                <a:lnTo>
                                  <a:pt x="2481" y="4628"/>
                                </a:lnTo>
                                <a:lnTo>
                                  <a:pt x="2561" y="4620"/>
                                </a:lnTo>
                                <a:lnTo>
                                  <a:pt x="2640" y="4611"/>
                                </a:lnTo>
                                <a:lnTo>
                                  <a:pt x="2719" y="4603"/>
                                </a:lnTo>
                                <a:lnTo>
                                  <a:pt x="2799" y="4595"/>
                                </a:lnTo>
                                <a:lnTo>
                                  <a:pt x="2879" y="4588"/>
                                </a:lnTo>
                                <a:lnTo>
                                  <a:pt x="2958" y="4581"/>
                                </a:lnTo>
                                <a:lnTo>
                                  <a:pt x="3038" y="4574"/>
                                </a:lnTo>
                                <a:lnTo>
                                  <a:pt x="3118" y="4568"/>
                                </a:lnTo>
                                <a:lnTo>
                                  <a:pt x="3197" y="4562"/>
                                </a:lnTo>
                                <a:lnTo>
                                  <a:pt x="3277" y="4557"/>
                                </a:lnTo>
                                <a:lnTo>
                                  <a:pt x="3357" y="4551"/>
                                </a:lnTo>
                                <a:lnTo>
                                  <a:pt x="3437" y="4546"/>
                                </a:lnTo>
                                <a:lnTo>
                                  <a:pt x="3517" y="4542"/>
                                </a:lnTo>
                                <a:lnTo>
                                  <a:pt x="3597" y="4538"/>
                                </a:lnTo>
                                <a:lnTo>
                                  <a:pt x="3677" y="4534"/>
                                </a:lnTo>
                                <a:lnTo>
                                  <a:pt x="3756" y="4531"/>
                                </a:lnTo>
                                <a:lnTo>
                                  <a:pt x="3836" y="4528"/>
                                </a:lnTo>
                                <a:lnTo>
                                  <a:pt x="3916" y="4525"/>
                                </a:lnTo>
                                <a:lnTo>
                                  <a:pt x="3996" y="4522"/>
                                </a:lnTo>
                                <a:lnTo>
                                  <a:pt x="4076" y="4520"/>
                                </a:lnTo>
                                <a:lnTo>
                                  <a:pt x="4156" y="4519"/>
                                </a:lnTo>
                                <a:lnTo>
                                  <a:pt x="4236" y="4517"/>
                                </a:lnTo>
                                <a:lnTo>
                                  <a:pt x="4316" y="4517"/>
                                </a:lnTo>
                                <a:lnTo>
                                  <a:pt x="4396" y="4516"/>
                                </a:lnTo>
                                <a:lnTo>
                                  <a:pt x="4476" y="4516"/>
                                </a:lnTo>
                                <a:lnTo>
                                  <a:pt x="4556" y="4516"/>
                                </a:lnTo>
                                <a:lnTo>
                                  <a:pt x="4636" y="4516"/>
                                </a:lnTo>
                                <a:lnTo>
                                  <a:pt x="4716" y="4517"/>
                                </a:lnTo>
                                <a:lnTo>
                                  <a:pt x="4795" y="4518"/>
                                </a:lnTo>
                                <a:lnTo>
                                  <a:pt x="4875" y="4520"/>
                                </a:lnTo>
                                <a:lnTo>
                                  <a:pt x="4955" y="4522"/>
                                </a:lnTo>
                                <a:lnTo>
                                  <a:pt x="5035" y="4524"/>
                                </a:lnTo>
                                <a:lnTo>
                                  <a:pt x="5114" y="4526"/>
                                </a:lnTo>
                                <a:lnTo>
                                  <a:pt x="5194" y="4529"/>
                                </a:lnTo>
                                <a:lnTo>
                                  <a:pt x="5273" y="4532"/>
                                </a:lnTo>
                                <a:lnTo>
                                  <a:pt x="5353" y="4536"/>
                                </a:lnTo>
                                <a:lnTo>
                                  <a:pt x="5432" y="4540"/>
                                </a:lnTo>
                                <a:lnTo>
                                  <a:pt x="5512" y="4544"/>
                                </a:lnTo>
                                <a:lnTo>
                                  <a:pt x="5591" y="4549"/>
                                </a:lnTo>
                                <a:lnTo>
                                  <a:pt x="5670" y="4554"/>
                                </a:lnTo>
                                <a:lnTo>
                                  <a:pt x="5749" y="4559"/>
                                </a:lnTo>
                                <a:lnTo>
                                  <a:pt x="5828" y="4565"/>
                                </a:lnTo>
                                <a:lnTo>
                                  <a:pt x="5907" y="4571"/>
                                </a:lnTo>
                                <a:lnTo>
                                  <a:pt x="5986" y="4577"/>
                                </a:lnTo>
                                <a:lnTo>
                                  <a:pt x="6065" y="4584"/>
                                </a:lnTo>
                                <a:lnTo>
                                  <a:pt x="6144" y="4591"/>
                                </a:lnTo>
                                <a:lnTo>
                                  <a:pt x="6222" y="4598"/>
                                </a:lnTo>
                                <a:lnTo>
                                  <a:pt x="6301" y="4606"/>
                                </a:lnTo>
                                <a:lnTo>
                                  <a:pt x="6379" y="4614"/>
                                </a:lnTo>
                                <a:lnTo>
                                  <a:pt x="6457" y="4622"/>
                                </a:lnTo>
                                <a:lnTo>
                                  <a:pt x="6536" y="4631"/>
                                </a:lnTo>
                                <a:lnTo>
                                  <a:pt x="6614" y="4640"/>
                                </a:lnTo>
                                <a:lnTo>
                                  <a:pt x="6692" y="4650"/>
                                </a:lnTo>
                                <a:lnTo>
                                  <a:pt x="6769" y="4659"/>
                                </a:lnTo>
                                <a:lnTo>
                                  <a:pt x="6847" y="4669"/>
                                </a:lnTo>
                                <a:lnTo>
                                  <a:pt x="6925" y="4680"/>
                                </a:lnTo>
                                <a:lnTo>
                                  <a:pt x="7002" y="4691"/>
                                </a:lnTo>
                                <a:lnTo>
                                  <a:pt x="7079" y="4702"/>
                                </a:lnTo>
                                <a:close/>
                                <a:moveTo>
                                  <a:pt x="9978" y="0"/>
                                </a:moveTo>
                                <a:lnTo>
                                  <a:pt x="9751" y="0"/>
                                </a:lnTo>
                                <a:lnTo>
                                  <a:pt x="9751" y="5332"/>
                                </a:lnTo>
                                <a:lnTo>
                                  <a:pt x="9541" y="5263"/>
                                </a:lnTo>
                                <a:lnTo>
                                  <a:pt x="9315" y="5193"/>
                                </a:lnTo>
                                <a:lnTo>
                                  <a:pt x="9086" y="5126"/>
                                </a:lnTo>
                                <a:lnTo>
                                  <a:pt x="8855" y="5063"/>
                                </a:lnTo>
                                <a:lnTo>
                                  <a:pt x="8620" y="5003"/>
                                </a:lnTo>
                                <a:lnTo>
                                  <a:pt x="8383" y="4946"/>
                                </a:lnTo>
                                <a:lnTo>
                                  <a:pt x="8144" y="4893"/>
                                </a:lnTo>
                                <a:lnTo>
                                  <a:pt x="7902" y="4843"/>
                                </a:lnTo>
                                <a:lnTo>
                                  <a:pt x="7657" y="4796"/>
                                </a:lnTo>
                                <a:lnTo>
                                  <a:pt x="7411" y="4754"/>
                                </a:lnTo>
                                <a:lnTo>
                                  <a:pt x="7163" y="4714"/>
                                </a:lnTo>
                                <a:lnTo>
                                  <a:pt x="7079" y="4702"/>
                                </a:lnTo>
                                <a:lnTo>
                                  <a:pt x="7333" y="4757"/>
                                </a:lnTo>
                                <a:lnTo>
                                  <a:pt x="7583" y="4815"/>
                                </a:lnTo>
                                <a:lnTo>
                                  <a:pt x="7829" y="4878"/>
                                </a:lnTo>
                                <a:lnTo>
                                  <a:pt x="7990" y="4922"/>
                                </a:lnTo>
                                <a:lnTo>
                                  <a:pt x="8149" y="4967"/>
                                </a:lnTo>
                                <a:lnTo>
                                  <a:pt x="8307" y="5014"/>
                                </a:lnTo>
                                <a:lnTo>
                                  <a:pt x="8461" y="5062"/>
                                </a:lnTo>
                                <a:lnTo>
                                  <a:pt x="8614" y="5113"/>
                                </a:lnTo>
                                <a:lnTo>
                                  <a:pt x="8764" y="5164"/>
                                </a:lnTo>
                                <a:lnTo>
                                  <a:pt x="8912" y="5217"/>
                                </a:lnTo>
                                <a:lnTo>
                                  <a:pt x="9058" y="5272"/>
                                </a:lnTo>
                                <a:lnTo>
                                  <a:pt x="9201" y="5329"/>
                                </a:lnTo>
                                <a:lnTo>
                                  <a:pt x="9341" y="5386"/>
                                </a:lnTo>
                                <a:lnTo>
                                  <a:pt x="9479" y="5446"/>
                                </a:lnTo>
                                <a:lnTo>
                                  <a:pt x="9614" y="5507"/>
                                </a:lnTo>
                                <a:lnTo>
                                  <a:pt x="9681" y="5537"/>
                                </a:lnTo>
                                <a:lnTo>
                                  <a:pt x="9747" y="5569"/>
                                </a:lnTo>
                                <a:lnTo>
                                  <a:pt x="9751" y="5571"/>
                                </a:lnTo>
                                <a:lnTo>
                                  <a:pt x="9751" y="14164"/>
                                </a:lnTo>
                                <a:lnTo>
                                  <a:pt x="9978" y="14164"/>
                                </a:lnTo>
                                <a:lnTo>
                                  <a:pt x="9978" y="5685"/>
                                </a:lnTo>
                                <a:lnTo>
                                  <a:pt x="9978" y="5411"/>
                                </a:lnTo>
                                <a:lnTo>
                                  <a:pt x="9978" y="0"/>
                                </a:lnTo>
                                <a:close/>
                              </a:path>
                            </a:pathLst>
                          </a:custGeom>
                          <a:solidFill>
                            <a:srgbClr val="00427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 name="Freeform 14"/>
                        <wps:cNvSpPr>
                          <a:spLocks/>
                        </wps:cNvSpPr>
                        <wps:spPr bwMode="auto">
                          <a:xfrm>
                            <a:off x="3286125" y="2792074"/>
                            <a:ext cx="3051175" cy="570923"/>
                          </a:xfrm>
                          <a:custGeom>
                            <a:avLst/>
                            <a:gdLst>
                              <a:gd name="T0" fmla="+- 0 5173 5173"/>
                              <a:gd name="T1" fmla="*/ T0 w 4805"/>
                              <a:gd name="T2" fmla="+- 0 4425 4425"/>
                              <a:gd name="T3" fmla="*/ 4425 h 987"/>
                              <a:gd name="T4" fmla="+- 0 5420 5173"/>
                              <a:gd name="T5" fmla="*/ T4 w 4805"/>
                              <a:gd name="T6" fmla="+- 0 4448 4425"/>
                              <a:gd name="T7" fmla="*/ 4448 h 987"/>
                              <a:gd name="T8" fmla="+- 0 5745 5173"/>
                              <a:gd name="T9" fmla="*/ T8 w 4805"/>
                              <a:gd name="T10" fmla="+- 0 4485 4425"/>
                              <a:gd name="T11" fmla="*/ 4485 h 987"/>
                              <a:gd name="T12" fmla="+- 0 6067 5173"/>
                              <a:gd name="T13" fmla="*/ T12 w 4805"/>
                              <a:gd name="T14" fmla="+- 0 4527 4425"/>
                              <a:gd name="T15" fmla="*/ 4527 h 987"/>
                              <a:gd name="T16" fmla="+- 0 6384 5173"/>
                              <a:gd name="T17" fmla="*/ T16 w 4805"/>
                              <a:gd name="T18" fmla="+- 0 4574 4425"/>
                              <a:gd name="T19" fmla="*/ 4574 h 987"/>
                              <a:gd name="T20" fmla="+- 0 6618 5173"/>
                              <a:gd name="T21" fmla="*/ T20 w 4805"/>
                              <a:gd name="T22" fmla="+- 0 4614 4425"/>
                              <a:gd name="T23" fmla="*/ 4614 h 987"/>
                              <a:gd name="T24" fmla="+- 0 6850 5173"/>
                              <a:gd name="T25" fmla="*/ T24 w 4805"/>
                              <a:gd name="T26" fmla="+- 0 4656 4425"/>
                              <a:gd name="T27" fmla="*/ 4656 h 987"/>
                              <a:gd name="T28" fmla="+- 0 7079 5173"/>
                              <a:gd name="T29" fmla="*/ T28 w 4805"/>
                              <a:gd name="T30" fmla="+- 0 4702 4425"/>
                              <a:gd name="T31" fmla="*/ 4702 h 987"/>
                              <a:gd name="T32" fmla="+- 0 7163 5173"/>
                              <a:gd name="T33" fmla="*/ T32 w 4805"/>
                              <a:gd name="T34" fmla="+- 0 4714 4425"/>
                              <a:gd name="T35" fmla="*/ 4714 h 987"/>
                              <a:gd name="T36" fmla="+- 0 7411 5173"/>
                              <a:gd name="T37" fmla="*/ T36 w 4805"/>
                              <a:gd name="T38" fmla="+- 0 4754 4425"/>
                              <a:gd name="T39" fmla="*/ 4754 h 987"/>
                              <a:gd name="T40" fmla="+- 0 7657 5173"/>
                              <a:gd name="T41" fmla="*/ T40 w 4805"/>
                              <a:gd name="T42" fmla="+- 0 4796 4425"/>
                              <a:gd name="T43" fmla="*/ 4796 h 987"/>
                              <a:gd name="T44" fmla="+- 0 7902 5173"/>
                              <a:gd name="T45" fmla="*/ T44 w 4805"/>
                              <a:gd name="T46" fmla="+- 0 4843 4425"/>
                              <a:gd name="T47" fmla="*/ 4843 h 987"/>
                              <a:gd name="T48" fmla="+- 0 8144 5173"/>
                              <a:gd name="T49" fmla="*/ T48 w 4805"/>
                              <a:gd name="T50" fmla="+- 0 4893 4425"/>
                              <a:gd name="T51" fmla="*/ 4893 h 987"/>
                              <a:gd name="T52" fmla="+- 0 8383 5173"/>
                              <a:gd name="T53" fmla="*/ T52 w 4805"/>
                              <a:gd name="T54" fmla="+- 0 4946 4425"/>
                              <a:gd name="T55" fmla="*/ 4946 h 987"/>
                              <a:gd name="T56" fmla="+- 0 8620 5173"/>
                              <a:gd name="T57" fmla="*/ T56 w 4805"/>
                              <a:gd name="T58" fmla="+- 0 5003 4425"/>
                              <a:gd name="T59" fmla="*/ 5003 h 987"/>
                              <a:gd name="T60" fmla="+- 0 8855 5173"/>
                              <a:gd name="T61" fmla="*/ T60 w 4805"/>
                              <a:gd name="T62" fmla="+- 0 5063 4425"/>
                              <a:gd name="T63" fmla="*/ 5063 h 987"/>
                              <a:gd name="T64" fmla="+- 0 9086 5173"/>
                              <a:gd name="T65" fmla="*/ T64 w 4805"/>
                              <a:gd name="T66" fmla="+- 0 5126 4425"/>
                              <a:gd name="T67" fmla="*/ 5126 h 987"/>
                              <a:gd name="T68" fmla="+- 0 9315 5173"/>
                              <a:gd name="T69" fmla="*/ T68 w 4805"/>
                              <a:gd name="T70" fmla="+- 0 5193 4425"/>
                              <a:gd name="T71" fmla="*/ 5193 h 987"/>
                              <a:gd name="T72" fmla="+- 0 9541 5173"/>
                              <a:gd name="T73" fmla="*/ T72 w 4805"/>
                              <a:gd name="T74" fmla="+- 0 5263 4425"/>
                              <a:gd name="T75" fmla="*/ 5263 h 987"/>
                              <a:gd name="T76" fmla="+- 0 9763 5173"/>
                              <a:gd name="T77" fmla="*/ T76 w 4805"/>
                              <a:gd name="T78" fmla="+- 0 5336 4425"/>
                              <a:gd name="T79" fmla="*/ 5336 h 987"/>
                              <a:gd name="T80" fmla="+- 0 9978 5173"/>
                              <a:gd name="T81" fmla="*/ T80 w 4805"/>
                              <a:gd name="T82" fmla="+- 0 5411 4425"/>
                              <a:gd name="T83" fmla="*/ 5411 h 987"/>
                              <a:gd name="T84" fmla="+- 0 9978 5173"/>
                              <a:gd name="T85" fmla="*/ T84 w 4805"/>
                              <a:gd name="T86" fmla="+- 0 5160 4425"/>
                              <a:gd name="T87" fmla="*/ 5160 h 987"/>
                              <a:gd name="T88" fmla="+- 0 9783 5173"/>
                              <a:gd name="T89" fmla="*/ T88 w 4805"/>
                              <a:gd name="T90" fmla="+- 0 5103 4425"/>
                              <a:gd name="T91" fmla="*/ 5103 h 987"/>
                              <a:gd name="T92" fmla="+- 0 9572 5173"/>
                              <a:gd name="T93" fmla="*/ T92 w 4805"/>
                              <a:gd name="T94" fmla="+- 0 5044 4425"/>
                              <a:gd name="T95" fmla="*/ 5044 h 987"/>
                              <a:gd name="T96" fmla="+- 0 9357 5173"/>
                              <a:gd name="T97" fmla="*/ T96 w 4805"/>
                              <a:gd name="T98" fmla="+- 0 4988 4425"/>
                              <a:gd name="T99" fmla="*/ 4988 h 987"/>
                              <a:gd name="T100" fmla="+- 0 9065 5173"/>
                              <a:gd name="T101" fmla="*/ T100 w 4805"/>
                              <a:gd name="T102" fmla="+- 0 4917 4425"/>
                              <a:gd name="T103" fmla="*/ 4917 h 987"/>
                              <a:gd name="T104" fmla="+- 0 8767 5173"/>
                              <a:gd name="T105" fmla="*/ T104 w 4805"/>
                              <a:gd name="T106" fmla="+- 0 4850 4425"/>
                              <a:gd name="T107" fmla="*/ 4850 h 987"/>
                              <a:gd name="T108" fmla="+- 0 8463 5173"/>
                              <a:gd name="T109" fmla="*/ T108 w 4805"/>
                              <a:gd name="T110" fmla="+- 0 4788 4425"/>
                              <a:gd name="T111" fmla="*/ 4788 h 987"/>
                              <a:gd name="T112" fmla="+- 0 8154 5173"/>
                              <a:gd name="T113" fmla="*/ T112 w 4805"/>
                              <a:gd name="T114" fmla="+- 0 4730 4425"/>
                              <a:gd name="T115" fmla="*/ 4730 h 987"/>
                              <a:gd name="T116" fmla="+- 0 7840 5173"/>
                              <a:gd name="T117" fmla="*/ T116 w 4805"/>
                              <a:gd name="T118" fmla="+- 0 4677 4425"/>
                              <a:gd name="T119" fmla="*/ 4677 h 987"/>
                              <a:gd name="T120" fmla="+- 0 7521 5173"/>
                              <a:gd name="T121" fmla="*/ T120 w 4805"/>
                              <a:gd name="T122" fmla="+- 0 4629 4425"/>
                              <a:gd name="T123" fmla="*/ 4629 h 987"/>
                              <a:gd name="T124" fmla="+- 0 7197 5173"/>
                              <a:gd name="T125" fmla="*/ T124 w 4805"/>
                              <a:gd name="T126" fmla="+- 0 4585 4425"/>
                              <a:gd name="T127" fmla="*/ 4585 h 987"/>
                              <a:gd name="T128" fmla="+- 0 6869 5173"/>
                              <a:gd name="T129" fmla="*/ T128 w 4805"/>
                              <a:gd name="T130" fmla="+- 0 4546 4425"/>
                              <a:gd name="T131" fmla="*/ 4546 h 987"/>
                              <a:gd name="T132" fmla="+- 0 6453 5173"/>
                              <a:gd name="T133" fmla="*/ T132 w 4805"/>
                              <a:gd name="T134" fmla="+- 0 4504 4425"/>
                              <a:gd name="T135" fmla="*/ 4504 h 987"/>
                              <a:gd name="T136" fmla="+- 0 6031 5173"/>
                              <a:gd name="T137" fmla="*/ T136 w 4805"/>
                              <a:gd name="T138" fmla="+- 0 4470 4425"/>
                              <a:gd name="T139" fmla="*/ 4470 h 987"/>
                              <a:gd name="T140" fmla="+- 0 5605 5173"/>
                              <a:gd name="T141" fmla="*/ T140 w 4805"/>
                              <a:gd name="T142" fmla="+- 0 4443 4425"/>
                              <a:gd name="T143" fmla="*/ 4443 h 987"/>
                              <a:gd name="T144" fmla="+- 0 5173 5173"/>
                              <a:gd name="T145" fmla="*/ T144 w 4805"/>
                              <a:gd name="T146" fmla="+- 0 4425 4425"/>
                              <a:gd name="T147" fmla="*/ 4425 h 9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4805" h="987">
                                <a:moveTo>
                                  <a:pt x="0" y="0"/>
                                </a:moveTo>
                                <a:lnTo>
                                  <a:pt x="247" y="23"/>
                                </a:lnTo>
                                <a:lnTo>
                                  <a:pt x="572" y="60"/>
                                </a:lnTo>
                                <a:lnTo>
                                  <a:pt x="894" y="102"/>
                                </a:lnTo>
                                <a:lnTo>
                                  <a:pt x="1211" y="149"/>
                                </a:lnTo>
                                <a:lnTo>
                                  <a:pt x="1445" y="189"/>
                                </a:lnTo>
                                <a:lnTo>
                                  <a:pt x="1677" y="231"/>
                                </a:lnTo>
                                <a:lnTo>
                                  <a:pt x="1906" y="277"/>
                                </a:lnTo>
                                <a:lnTo>
                                  <a:pt x="1990" y="289"/>
                                </a:lnTo>
                                <a:lnTo>
                                  <a:pt x="2238" y="329"/>
                                </a:lnTo>
                                <a:lnTo>
                                  <a:pt x="2484" y="371"/>
                                </a:lnTo>
                                <a:lnTo>
                                  <a:pt x="2729" y="418"/>
                                </a:lnTo>
                                <a:lnTo>
                                  <a:pt x="2971" y="468"/>
                                </a:lnTo>
                                <a:lnTo>
                                  <a:pt x="3210" y="521"/>
                                </a:lnTo>
                                <a:lnTo>
                                  <a:pt x="3447" y="578"/>
                                </a:lnTo>
                                <a:lnTo>
                                  <a:pt x="3682" y="638"/>
                                </a:lnTo>
                                <a:lnTo>
                                  <a:pt x="3913" y="701"/>
                                </a:lnTo>
                                <a:lnTo>
                                  <a:pt x="4142" y="768"/>
                                </a:lnTo>
                                <a:lnTo>
                                  <a:pt x="4368" y="838"/>
                                </a:lnTo>
                                <a:lnTo>
                                  <a:pt x="4590" y="911"/>
                                </a:lnTo>
                                <a:lnTo>
                                  <a:pt x="4805" y="986"/>
                                </a:lnTo>
                                <a:lnTo>
                                  <a:pt x="4805" y="735"/>
                                </a:lnTo>
                                <a:lnTo>
                                  <a:pt x="4610" y="678"/>
                                </a:lnTo>
                                <a:lnTo>
                                  <a:pt x="4399" y="619"/>
                                </a:lnTo>
                                <a:lnTo>
                                  <a:pt x="4184" y="563"/>
                                </a:lnTo>
                                <a:lnTo>
                                  <a:pt x="3892" y="492"/>
                                </a:lnTo>
                                <a:lnTo>
                                  <a:pt x="3594" y="425"/>
                                </a:lnTo>
                                <a:lnTo>
                                  <a:pt x="3290" y="363"/>
                                </a:lnTo>
                                <a:lnTo>
                                  <a:pt x="2981" y="305"/>
                                </a:lnTo>
                                <a:lnTo>
                                  <a:pt x="2667" y="252"/>
                                </a:lnTo>
                                <a:lnTo>
                                  <a:pt x="2348" y="204"/>
                                </a:lnTo>
                                <a:lnTo>
                                  <a:pt x="2024" y="160"/>
                                </a:lnTo>
                                <a:lnTo>
                                  <a:pt x="1696" y="121"/>
                                </a:lnTo>
                                <a:lnTo>
                                  <a:pt x="1280" y="79"/>
                                </a:lnTo>
                                <a:lnTo>
                                  <a:pt x="858" y="45"/>
                                </a:lnTo>
                                <a:lnTo>
                                  <a:pt x="432" y="18"/>
                                </a:lnTo>
                                <a:lnTo>
                                  <a:pt x="0" y="0"/>
                                </a:lnTo>
                                <a:close/>
                              </a:path>
                            </a:pathLst>
                          </a:custGeom>
                          <a:solidFill>
                            <a:srgbClr val="BC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Freeform 15"/>
                        <wps:cNvSpPr>
                          <a:spLocks/>
                        </wps:cNvSpPr>
                        <wps:spPr bwMode="auto">
                          <a:xfrm>
                            <a:off x="0" y="2681782"/>
                            <a:ext cx="6336030" cy="864235"/>
                          </a:xfrm>
                          <a:custGeom>
                            <a:avLst/>
                            <a:gdLst>
                              <a:gd name="T0" fmla="*/ 9474 w 9978"/>
                              <a:gd name="T1" fmla="+- 0 5227 4343"/>
                              <a:gd name="T2" fmla="*/ 5227 h 1358"/>
                              <a:gd name="T3" fmla="*/ 8948 w 9978"/>
                              <a:gd name="T4" fmla="+- 0 5073 4343"/>
                              <a:gd name="T5" fmla="*/ 5073 h 1358"/>
                              <a:gd name="T6" fmla="*/ 8250 w 9978"/>
                              <a:gd name="T7" fmla="+- 0 4903 4343"/>
                              <a:gd name="T8" fmla="*/ 4903 h 1358"/>
                              <a:gd name="T9" fmla="*/ 7853 w 9978"/>
                              <a:gd name="T10" fmla="+- 0 4821 4343"/>
                              <a:gd name="T11" fmla="*/ 4821 h 1358"/>
                              <a:gd name="T12" fmla="*/ 7140 w 9978"/>
                              <a:gd name="T13" fmla="+- 0 4697 4343"/>
                              <a:gd name="T14" fmla="*/ 4697 h 1358"/>
                              <a:gd name="T15" fmla="*/ 6447 w 9978"/>
                              <a:gd name="T16" fmla="+- 0 4571 4343"/>
                              <a:gd name="T17" fmla="*/ 4571 h 1358"/>
                              <a:gd name="T18" fmla="*/ 5596 w 9978"/>
                              <a:gd name="T19" fmla="+- 0 4455 4343"/>
                              <a:gd name="T20" fmla="*/ 4455 h 1358"/>
                              <a:gd name="T21" fmla="*/ 4799 w 9978"/>
                              <a:gd name="T22" fmla="+- 0 4383 4343"/>
                              <a:gd name="T23" fmla="*/ 4383 h 1358"/>
                              <a:gd name="T24" fmla="*/ 4231 w 9978"/>
                              <a:gd name="T25" fmla="+- 0 4355 4343"/>
                              <a:gd name="T26" fmla="*/ 4355 h 1358"/>
                              <a:gd name="T27" fmla="*/ 3413 w 9978"/>
                              <a:gd name="T28" fmla="+- 0 4343 4343"/>
                              <a:gd name="T29" fmla="*/ 4343 h 1358"/>
                              <a:gd name="T30" fmla="*/ 2692 w 9978"/>
                              <a:gd name="T31" fmla="+- 0 4363 4343"/>
                              <a:gd name="T32" fmla="*/ 4363 h 1358"/>
                              <a:gd name="T33" fmla="*/ 1822 w 9978"/>
                              <a:gd name="T34" fmla="+- 0 4427 4343"/>
                              <a:gd name="T35" fmla="*/ 4427 h 1358"/>
                              <a:gd name="T36" fmla="*/ 1418 w 9978"/>
                              <a:gd name="T37" fmla="+- 0 4469 4343"/>
                              <a:gd name="T38" fmla="*/ 4469 h 1358"/>
                              <a:gd name="T39" fmla="*/ 231 w 9978"/>
                              <a:gd name="T40" fmla="+- 0 4655 4343"/>
                              <a:gd name="T41" fmla="*/ 4655 h 1358"/>
                              <a:gd name="T42" fmla="*/ 386 w 9978"/>
                              <a:gd name="T43" fmla="+- 0 4655 4343"/>
                              <a:gd name="T44" fmla="*/ 4655 h 1358"/>
                              <a:gd name="T45" fmla="*/ 1098 w 9978"/>
                              <a:gd name="T46" fmla="+- 0 4541 4343"/>
                              <a:gd name="T47" fmla="*/ 4541 h 1358"/>
                              <a:gd name="T48" fmla="*/ 2534 w 9978"/>
                              <a:gd name="T49" fmla="+- 0 4401 4343"/>
                              <a:gd name="T50" fmla="*/ 4401 h 1358"/>
                              <a:gd name="T51" fmla="*/ 2932 w 9978"/>
                              <a:gd name="T52" fmla="+- 0 4383 4343"/>
                              <a:gd name="T53" fmla="*/ 4383 h 1358"/>
                              <a:gd name="T54" fmla="*/ 3739 w 9978"/>
                              <a:gd name="T55" fmla="+- 0 4371 4343"/>
                              <a:gd name="T56" fmla="*/ 4371 h 1358"/>
                              <a:gd name="T57" fmla="*/ 4311 w 9978"/>
                              <a:gd name="T58" fmla="+- 0 4385 4343"/>
                              <a:gd name="T59" fmla="*/ 4385 h 1358"/>
                              <a:gd name="T60" fmla="*/ 5197 w 9978"/>
                              <a:gd name="T61" fmla="+- 0 4443 4343"/>
                              <a:gd name="T62" fmla="*/ 4443 h 1358"/>
                              <a:gd name="T63" fmla="*/ 6060 w 9978"/>
                              <a:gd name="T64" fmla="+- 0 4541 4343"/>
                              <a:gd name="T65" fmla="*/ 4541 h 1358"/>
                              <a:gd name="T66" fmla="*/ 6594 w 9978"/>
                              <a:gd name="T67" fmla="+- 0 4625 4343"/>
                              <a:gd name="T68" fmla="*/ 4625 h 1358"/>
                              <a:gd name="T69" fmla="*/ 5877 w 9978"/>
                              <a:gd name="T70" fmla="+- 0 4555 4343"/>
                              <a:gd name="T71" fmla="*/ 4555 h 1358"/>
                              <a:gd name="T72" fmla="*/ 5529 w 9978"/>
                              <a:gd name="T73" fmla="+- 0 4533 4343"/>
                              <a:gd name="T74" fmla="*/ 4533 h 1358"/>
                              <a:gd name="T75" fmla="*/ 4746 w 9978"/>
                              <a:gd name="T76" fmla="+- 0 4505 4343"/>
                              <a:gd name="T77" fmla="*/ 4505 h 1358"/>
                              <a:gd name="T78" fmla="*/ 3856 w 9978"/>
                              <a:gd name="T79" fmla="+- 0 4515 4343"/>
                              <a:gd name="T80" fmla="*/ 4515 h 1358"/>
                              <a:gd name="T81" fmla="*/ 3294 w 9978"/>
                              <a:gd name="T82" fmla="+- 0 4543 4343"/>
                              <a:gd name="T83" fmla="*/ 4543 h 1358"/>
                              <a:gd name="T84" fmla="*/ 2737 w 9978"/>
                              <a:gd name="T85" fmla="+- 0 4589 4343"/>
                              <a:gd name="T86" fmla="*/ 4589 h 1358"/>
                              <a:gd name="T87" fmla="*/ 1944 w 9978"/>
                              <a:gd name="T88" fmla="+- 0 4687 4343"/>
                              <a:gd name="T89" fmla="*/ 4687 h 1358"/>
                              <a:gd name="T90" fmla="*/ 1150 w 9978"/>
                              <a:gd name="T91" fmla="+- 0 4821 4343"/>
                              <a:gd name="T92" fmla="*/ 4821 h 1358"/>
                              <a:gd name="T93" fmla="*/ 377 w 9978"/>
                              <a:gd name="T94" fmla="+- 0 4991 4343"/>
                              <a:gd name="T95" fmla="*/ 4991 h 1358"/>
                              <a:gd name="T96" fmla="*/ 301 w 9978"/>
                              <a:gd name="T97" fmla="+- 0 5041 4343"/>
                              <a:gd name="T98" fmla="*/ 5041 h 1358"/>
                              <a:gd name="T99" fmla="*/ 995 w 9978"/>
                              <a:gd name="T100" fmla="+- 0 4881 4343"/>
                              <a:gd name="T101" fmla="*/ 4881 h 1358"/>
                              <a:gd name="T102" fmla="*/ 1627 w 9978"/>
                              <a:gd name="T103" fmla="+- 0 4765 4343"/>
                              <a:gd name="T104" fmla="*/ 4765 h 1358"/>
                              <a:gd name="T105" fmla="*/ 2661 w 9978"/>
                              <a:gd name="T106" fmla="+- 0 4625 4343"/>
                              <a:gd name="T107" fmla="*/ 4625 h 1358"/>
                              <a:gd name="T108" fmla="*/ 3216 w 9978"/>
                              <a:gd name="T109" fmla="+- 0 4577 4343"/>
                              <a:gd name="T110" fmla="*/ 4577 h 1358"/>
                              <a:gd name="T111" fmla="*/ 3616 w 9978"/>
                              <a:gd name="T112" fmla="+- 0 4553 4343"/>
                              <a:gd name="T113" fmla="*/ 4553 h 1358"/>
                              <a:gd name="T114" fmla="*/ 5151 w 9978"/>
                              <a:gd name="T115" fmla="+- 0 4543 4343"/>
                              <a:gd name="T116" fmla="*/ 4543 h 1358"/>
                              <a:gd name="T117" fmla="*/ 6746 w 9978"/>
                              <a:gd name="T118" fmla="+- 0 4671 4343"/>
                              <a:gd name="T119" fmla="*/ 4671 h 1358"/>
                              <a:gd name="T120" fmla="*/ 7084 w 9978"/>
                              <a:gd name="T121" fmla="+- 0 4718 4343"/>
                              <a:gd name="T122" fmla="*/ 4718 h 1358"/>
                              <a:gd name="T123" fmla="*/ 7611 w 9978"/>
                              <a:gd name="T124" fmla="+- 0 4839 4343"/>
                              <a:gd name="T125" fmla="*/ 4839 h 1358"/>
                              <a:gd name="T126" fmla="*/ 8104 w 9978"/>
                              <a:gd name="T127" fmla="+- 0 4969 4343"/>
                              <a:gd name="T128" fmla="*/ 4969 h 1358"/>
                              <a:gd name="T129" fmla="*/ 9319 w 9978"/>
                              <a:gd name="T130" fmla="+- 0 5393 4343"/>
                              <a:gd name="T131" fmla="*/ 5393 h 1358"/>
                              <a:gd name="T132" fmla="*/ 9864 w 9978"/>
                              <a:gd name="T133" fmla="+- 0 5643 4343"/>
                              <a:gd name="T134" fmla="*/ 5643 h 1358"/>
                              <a:gd name="T135" fmla="*/ 9877 w 9978"/>
                              <a:gd name="T136" fmla="+- 0 5619 4343"/>
                              <a:gd name="T137" fmla="*/ 5619 h 1358"/>
                              <a:gd name="T138" fmla="*/ 9471 w 9978"/>
                              <a:gd name="T139" fmla="+- 0 5429 4343"/>
                              <a:gd name="T140" fmla="*/ 5429 h 1358"/>
                              <a:gd name="T141" fmla="*/ 9114 w 9978"/>
                              <a:gd name="T142" fmla="+- 0 5281 4343"/>
                              <a:gd name="T143" fmla="*/ 5281 h 1358"/>
                              <a:gd name="T144" fmla="*/ 8740 w 9978"/>
                              <a:gd name="T145" fmla="+- 0 5143 4343"/>
                              <a:gd name="T146" fmla="*/ 5143 h 1358"/>
                              <a:gd name="T147" fmla="*/ 8031 w 9978"/>
                              <a:gd name="T148" fmla="+- 0 4919 4343"/>
                              <a:gd name="T149" fmla="*/ 4919 h 1358"/>
                              <a:gd name="T150" fmla="*/ 7928 w 9978"/>
                              <a:gd name="T151" fmla="+- 0 4863 4343"/>
                              <a:gd name="T152" fmla="*/ 4863 h 1358"/>
                              <a:gd name="T153" fmla="*/ 8638 w 9978"/>
                              <a:gd name="T154" fmla="+- 0 5023 4343"/>
                              <a:gd name="T155" fmla="*/ 5023 h 1358"/>
                              <a:gd name="T156" fmla="*/ 9324 w 9978"/>
                              <a:gd name="T157" fmla="+- 0 5213 4343"/>
                              <a:gd name="T158" fmla="*/ 5213 h 1358"/>
                              <a:gd name="T159" fmla="*/ 9768 w 9978"/>
                              <a:gd name="T160" fmla="+- 0 5355 4343"/>
                              <a:gd name="T161" fmla="*/ 5355 h 1358"/>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 ang="0">
                                <a:pos x="T66" y="T68"/>
                              </a:cxn>
                              <a:cxn ang="0">
                                <a:pos x="T69" y="T71"/>
                              </a:cxn>
                              <a:cxn ang="0">
                                <a:pos x="T72" y="T74"/>
                              </a:cxn>
                              <a:cxn ang="0">
                                <a:pos x="T75" y="T77"/>
                              </a:cxn>
                              <a:cxn ang="0">
                                <a:pos x="T78" y="T80"/>
                              </a:cxn>
                              <a:cxn ang="0">
                                <a:pos x="T81" y="T83"/>
                              </a:cxn>
                              <a:cxn ang="0">
                                <a:pos x="T84" y="T86"/>
                              </a:cxn>
                              <a:cxn ang="0">
                                <a:pos x="T87" y="T89"/>
                              </a:cxn>
                              <a:cxn ang="0">
                                <a:pos x="T90" y="T92"/>
                              </a:cxn>
                              <a:cxn ang="0">
                                <a:pos x="T93" y="T95"/>
                              </a:cxn>
                              <a:cxn ang="0">
                                <a:pos x="T96" y="T98"/>
                              </a:cxn>
                              <a:cxn ang="0">
                                <a:pos x="T99" y="T101"/>
                              </a:cxn>
                              <a:cxn ang="0">
                                <a:pos x="T102" y="T104"/>
                              </a:cxn>
                              <a:cxn ang="0">
                                <a:pos x="T105" y="T107"/>
                              </a:cxn>
                              <a:cxn ang="0">
                                <a:pos x="T108" y="T110"/>
                              </a:cxn>
                              <a:cxn ang="0">
                                <a:pos x="T111" y="T113"/>
                              </a:cxn>
                              <a:cxn ang="0">
                                <a:pos x="T114" y="T116"/>
                              </a:cxn>
                              <a:cxn ang="0">
                                <a:pos x="T117" y="T119"/>
                              </a:cxn>
                              <a:cxn ang="0">
                                <a:pos x="T120" y="T122"/>
                              </a:cxn>
                              <a:cxn ang="0">
                                <a:pos x="T123" y="T125"/>
                              </a:cxn>
                              <a:cxn ang="0">
                                <a:pos x="T126" y="T128"/>
                              </a:cxn>
                              <a:cxn ang="0">
                                <a:pos x="T129" y="T131"/>
                              </a:cxn>
                              <a:cxn ang="0">
                                <a:pos x="T132" y="T134"/>
                              </a:cxn>
                              <a:cxn ang="0">
                                <a:pos x="T135" y="T137"/>
                              </a:cxn>
                              <a:cxn ang="0">
                                <a:pos x="T138" y="T140"/>
                              </a:cxn>
                              <a:cxn ang="0">
                                <a:pos x="T141" y="T143"/>
                              </a:cxn>
                              <a:cxn ang="0">
                                <a:pos x="T144" y="T146"/>
                              </a:cxn>
                              <a:cxn ang="0">
                                <a:pos x="T147" y="T149"/>
                              </a:cxn>
                              <a:cxn ang="0">
                                <a:pos x="T150" y="T152"/>
                              </a:cxn>
                              <a:cxn ang="0">
                                <a:pos x="T153" y="T155"/>
                              </a:cxn>
                              <a:cxn ang="0">
                                <a:pos x="T156" y="T158"/>
                              </a:cxn>
                              <a:cxn ang="0">
                                <a:pos x="T159" y="T161"/>
                              </a:cxn>
                            </a:cxnLst>
                            <a:rect l="0" t="0" r="r" b="b"/>
                            <a:pathLst>
                              <a:path w="9978" h="1358">
                                <a:moveTo>
                                  <a:pt x="9978" y="1054"/>
                                </a:moveTo>
                                <a:lnTo>
                                  <a:pt x="9912" y="1030"/>
                                </a:lnTo>
                                <a:lnTo>
                                  <a:pt x="9840" y="1006"/>
                                </a:lnTo>
                                <a:lnTo>
                                  <a:pt x="9767" y="980"/>
                                </a:lnTo>
                                <a:lnTo>
                                  <a:pt x="9474" y="884"/>
                                </a:lnTo>
                                <a:lnTo>
                                  <a:pt x="9400" y="862"/>
                                </a:lnTo>
                                <a:lnTo>
                                  <a:pt x="9325" y="838"/>
                                </a:lnTo>
                                <a:lnTo>
                                  <a:pt x="9100" y="772"/>
                                </a:lnTo>
                                <a:lnTo>
                                  <a:pt x="9024" y="752"/>
                                </a:lnTo>
                                <a:lnTo>
                                  <a:pt x="8948" y="730"/>
                                </a:lnTo>
                                <a:lnTo>
                                  <a:pt x="8640" y="650"/>
                                </a:lnTo>
                                <a:lnTo>
                                  <a:pt x="8485" y="614"/>
                                </a:lnTo>
                                <a:lnTo>
                                  <a:pt x="8407" y="594"/>
                                </a:lnTo>
                                <a:lnTo>
                                  <a:pt x="8329" y="576"/>
                                </a:lnTo>
                                <a:lnTo>
                                  <a:pt x="8250" y="560"/>
                                </a:lnTo>
                                <a:lnTo>
                                  <a:pt x="8171" y="542"/>
                                </a:lnTo>
                                <a:lnTo>
                                  <a:pt x="8092" y="526"/>
                                </a:lnTo>
                                <a:lnTo>
                                  <a:pt x="8012" y="508"/>
                                </a:lnTo>
                                <a:lnTo>
                                  <a:pt x="7933" y="492"/>
                                </a:lnTo>
                                <a:lnTo>
                                  <a:pt x="7853" y="478"/>
                                </a:lnTo>
                                <a:lnTo>
                                  <a:pt x="7692" y="446"/>
                                </a:lnTo>
                                <a:lnTo>
                                  <a:pt x="7449" y="404"/>
                                </a:lnTo>
                                <a:lnTo>
                                  <a:pt x="7372" y="392"/>
                                </a:lnTo>
                                <a:lnTo>
                                  <a:pt x="7295" y="378"/>
                                </a:lnTo>
                                <a:lnTo>
                                  <a:pt x="7140" y="354"/>
                                </a:lnTo>
                                <a:lnTo>
                                  <a:pt x="7093" y="348"/>
                                </a:lnTo>
                                <a:lnTo>
                                  <a:pt x="7046" y="338"/>
                                </a:lnTo>
                                <a:lnTo>
                                  <a:pt x="6598" y="254"/>
                                </a:lnTo>
                                <a:lnTo>
                                  <a:pt x="6523" y="242"/>
                                </a:lnTo>
                                <a:lnTo>
                                  <a:pt x="6447" y="228"/>
                                </a:lnTo>
                                <a:lnTo>
                                  <a:pt x="6218" y="192"/>
                                </a:lnTo>
                                <a:lnTo>
                                  <a:pt x="6141" y="182"/>
                                </a:lnTo>
                                <a:lnTo>
                                  <a:pt x="6064" y="170"/>
                                </a:lnTo>
                                <a:lnTo>
                                  <a:pt x="5674" y="120"/>
                                </a:lnTo>
                                <a:lnTo>
                                  <a:pt x="5596" y="112"/>
                                </a:lnTo>
                                <a:lnTo>
                                  <a:pt x="5517" y="102"/>
                                </a:lnTo>
                                <a:lnTo>
                                  <a:pt x="5279" y="78"/>
                                </a:lnTo>
                                <a:lnTo>
                                  <a:pt x="5200" y="72"/>
                                </a:lnTo>
                                <a:lnTo>
                                  <a:pt x="5120" y="64"/>
                                </a:lnTo>
                                <a:lnTo>
                                  <a:pt x="4799" y="40"/>
                                </a:lnTo>
                                <a:lnTo>
                                  <a:pt x="4718" y="36"/>
                                </a:lnTo>
                                <a:lnTo>
                                  <a:pt x="4637" y="30"/>
                                </a:lnTo>
                                <a:lnTo>
                                  <a:pt x="4597" y="28"/>
                                </a:lnTo>
                                <a:lnTo>
                                  <a:pt x="4312" y="14"/>
                                </a:lnTo>
                                <a:lnTo>
                                  <a:pt x="4231" y="12"/>
                                </a:lnTo>
                                <a:lnTo>
                                  <a:pt x="4149" y="8"/>
                                </a:lnTo>
                                <a:lnTo>
                                  <a:pt x="3903" y="2"/>
                                </a:lnTo>
                                <a:lnTo>
                                  <a:pt x="3821" y="2"/>
                                </a:lnTo>
                                <a:lnTo>
                                  <a:pt x="3739" y="0"/>
                                </a:lnTo>
                                <a:lnTo>
                                  <a:pt x="3413" y="0"/>
                                </a:lnTo>
                                <a:lnTo>
                                  <a:pt x="3333" y="2"/>
                                </a:lnTo>
                                <a:lnTo>
                                  <a:pt x="3252" y="2"/>
                                </a:lnTo>
                                <a:lnTo>
                                  <a:pt x="2932" y="10"/>
                                </a:lnTo>
                                <a:lnTo>
                                  <a:pt x="2772" y="18"/>
                                </a:lnTo>
                                <a:lnTo>
                                  <a:pt x="2692" y="20"/>
                                </a:lnTo>
                                <a:lnTo>
                                  <a:pt x="2533" y="28"/>
                                </a:lnTo>
                                <a:lnTo>
                                  <a:pt x="2453" y="34"/>
                                </a:lnTo>
                                <a:lnTo>
                                  <a:pt x="2374" y="38"/>
                                </a:lnTo>
                                <a:lnTo>
                                  <a:pt x="1979" y="68"/>
                                </a:lnTo>
                                <a:lnTo>
                                  <a:pt x="1822" y="84"/>
                                </a:lnTo>
                                <a:lnTo>
                                  <a:pt x="1743" y="90"/>
                                </a:lnTo>
                                <a:lnTo>
                                  <a:pt x="1662" y="100"/>
                                </a:lnTo>
                                <a:lnTo>
                                  <a:pt x="1580" y="108"/>
                                </a:lnTo>
                                <a:lnTo>
                                  <a:pt x="1499" y="118"/>
                                </a:lnTo>
                                <a:lnTo>
                                  <a:pt x="1418" y="126"/>
                                </a:lnTo>
                                <a:lnTo>
                                  <a:pt x="1257" y="146"/>
                                </a:lnTo>
                                <a:lnTo>
                                  <a:pt x="1176" y="158"/>
                                </a:lnTo>
                                <a:lnTo>
                                  <a:pt x="1096" y="168"/>
                                </a:lnTo>
                                <a:lnTo>
                                  <a:pt x="699" y="228"/>
                                </a:lnTo>
                                <a:lnTo>
                                  <a:pt x="231" y="312"/>
                                </a:lnTo>
                                <a:lnTo>
                                  <a:pt x="0" y="360"/>
                                </a:lnTo>
                                <a:lnTo>
                                  <a:pt x="0" y="390"/>
                                </a:lnTo>
                                <a:lnTo>
                                  <a:pt x="231" y="342"/>
                                </a:lnTo>
                                <a:lnTo>
                                  <a:pt x="308" y="328"/>
                                </a:lnTo>
                                <a:lnTo>
                                  <a:pt x="386" y="312"/>
                                </a:lnTo>
                                <a:lnTo>
                                  <a:pt x="543" y="284"/>
                                </a:lnTo>
                                <a:lnTo>
                                  <a:pt x="621" y="272"/>
                                </a:lnTo>
                                <a:lnTo>
                                  <a:pt x="779" y="244"/>
                                </a:lnTo>
                                <a:lnTo>
                                  <a:pt x="1018" y="208"/>
                                </a:lnTo>
                                <a:lnTo>
                                  <a:pt x="1098" y="198"/>
                                </a:lnTo>
                                <a:lnTo>
                                  <a:pt x="1179" y="186"/>
                                </a:lnTo>
                                <a:lnTo>
                                  <a:pt x="1583" y="136"/>
                                </a:lnTo>
                                <a:lnTo>
                                  <a:pt x="1981" y="96"/>
                                </a:lnTo>
                                <a:lnTo>
                                  <a:pt x="2375" y="66"/>
                                </a:lnTo>
                                <a:lnTo>
                                  <a:pt x="2534" y="58"/>
                                </a:lnTo>
                                <a:lnTo>
                                  <a:pt x="2613" y="52"/>
                                </a:lnTo>
                                <a:lnTo>
                                  <a:pt x="2693" y="48"/>
                                </a:lnTo>
                                <a:lnTo>
                                  <a:pt x="2773" y="46"/>
                                </a:lnTo>
                                <a:lnTo>
                                  <a:pt x="2852" y="42"/>
                                </a:lnTo>
                                <a:lnTo>
                                  <a:pt x="2932" y="40"/>
                                </a:lnTo>
                                <a:lnTo>
                                  <a:pt x="3012" y="36"/>
                                </a:lnTo>
                                <a:lnTo>
                                  <a:pt x="3253" y="30"/>
                                </a:lnTo>
                                <a:lnTo>
                                  <a:pt x="3333" y="30"/>
                                </a:lnTo>
                                <a:lnTo>
                                  <a:pt x="3413" y="28"/>
                                </a:lnTo>
                                <a:lnTo>
                                  <a:pt x="3739" y="28"/>
                                </a:lnTo>
                                <a:lnTo>
                                  <a:pt x="3821" y="30"/>
                                </a:lnTo>
                                <a:lnTo>
                                  <a:pt x="3903" y="30"/>
                                </a:lnTo>
                                <a:lnTo>
                                  <a:pt x="4148" y="36"/>
                                </a:lnTo>
                                <a:lnTo>
                                  <a:pt x="4230" y="40"/>
                                </a:lnTo>
                                <a:lnTo>
                                  <a:pt x="4311" y="42"/>
                                </a:lnTo>
                                <a:lnTo>
                                  <a:pt x="4636" y="58"/>
                                </a:lnTo>
                                <a:lnTo>
                                  <a:pt x="4716" y="64"/>
                                </a:lnTo>
                                <a:lnTo>
                                  <a:pt x="4797" y="68"/>
                                </a:lnTo>
                                <a:lnTo>
                                  <a:pt x="5117" y="92"/>
                                </a:lnTo>
                                <a:lnTo>
                                  <a:pt x="5197" y="100"/>
                                </a:lnTo>
                                <a:lnTo>
                                  <a:pt x="5277" y="106"/>
                                </a:lnTo>
                                <a:lnTo>
                                  <a:pt x="5514" y="130"/>
                                </a:lnTo>
                                <a:lnTo>
                                  <a:pt x="5593" y="140"/>
                                </a:lnTo>
                                <a:lnTo>
                                  <a:pt x="5671" y="148"/>
                                </a:lnTo>
                                <a:lnTo>
                                  <a:pt x="6060" y="198"/>
                                </a:lnTo>
                                <a:lnTo>
                                  <a:pt x="6137" y="210"/>
                                </a:lnTo>
                                <a:lnTo>
                                  <a:pt x="6214" y="220"/>
                                </a:lnTo>
                                <a:lnTo>
                                  <a:pt x="6442" y="256"/>
                                </a:lnTo>
                                <a:lnTo>
                                  <a:pt x="6518" y="270"/>
                                </a:lnTo>
                                <a:lnTo>
                                  <a:pt x="6594" y="282"/>
                                </a:lnTo>
                                <a:lnTo>
                                  <a:pt x="6599" y="283"/>
                                </a:lnTo>
                                <a:lnTo>
                                  <a:pt x="6513" y="272"/>
                                </a:lnTo>
                                <a:lnTo>
                                  <a:pt x="6116" y="232"/>
                                </a:lnTo>
                                <a:lnTo>
                                  <a:pt x="5957" y="220"/>
                                </a:lnTo>
                                <a:lnTo>
                                  <a:pt x="5877" y="212"/>
                                </a:lnTo>
                                <a:lnTo>
                                  <a:pt x="5797" y="206"/>
                                </a:lnTo>
                                <a:lnTo>
                                  <a:pt x="5716" y="202"/>
                                </a:lnTo>
                                <a:lnTo>
                                  <a:pt x="5636" y="196"/>
                                </a:lnTo>
                                <a:lnTo>
                                  <a:pt x="5556" y="192"/>
                                </a:lnTo>
                                <a:lnTo>
                                  <a:pt x="5529" y="190"/>
                                </a:lnTo>
                                <a:lnTo>
                                  <a:pt x="5475" y="186"/>
                                </a:lnTo>
                                <a:lnTo>
                                  <a:pt x="5314" y="178"/>
                                </a:lnTo>
                                <a:lnTo>
                                  <a:pt x="5233" y="176"/>
                                </a:lnTo>
                                <a:lnTo>
                                  <a:pt x="5152" y="172"/>
                                </a:lnTo>
                                <a:lnTo>
                                  <a:pt x="4746" y="162"/>
                                </a:lnTo>
                                <a:lnTo>
                                  <a:pt x="4584" y="162"/>
                                </a:lnTo>
                                <a:lnTo>
                                  <a:pt x="4502" y="160"/>
                                </a:lnTo>
                                <a:lnTo>
                                  <a:pt x="4421" y="162"/>
                                </a:lnTo>
                                <a:lnTo>
                                  <a:pt x="4260" y="162"/>
                                </a:lnTo>
                                <a:lnTo>
                                  <a:pt x="3856" y="172"/>
                                </a:lnTo>
                                <a:lnTo>
                                  <a:pt x="3776" y="176"/>
                                </a:lnTo>
                                <a:lnTo>
                                  <a:pt x="3695" y="178"/>
                                </a:lnTo>
                                <a:lnTo>
                                  <a:pt x="3535" y="186"/>
                                </a:lnTo>
                                <a:lnTo>
                                  <a:pt x="3454" y="192"/>
                                </a:lnTo>
                                <a:lnTo>
                                  <a:pt x="3294" y="200"/>
                                </a:lnTo>
                                <a:lnTo>
                                  <a:pt x="3055" y="218"/>
                                </a:lnTo>
                                <a:lnTo>
                                  <a:pt x="2975" y="226"/>
                                </a:lnTo>
                                <a:lnTo>
                                  <a:pt x="2896" y="232"/>
                                </a:lnTo>
                                <a:lnTo>
                                  <a:pt x="2816" y="240"/>
                                </a:lnTo>
                                <a:lnTo>
                                  <a:pt x="2737" y="246"/>
                                </a:lnTo>
                                <a:lnTo>
                                  <a:pt x="2658" y="254"/>
                                </a:lnTo>
                                <a:lnTo>
                                  <a:pt x="2579" y="264"/>
                                </a:lnTo>
                                <a:lnTo>
                                  <a:pt x="2421" y="280"/>
                                </a:lnTo>
                                <a:lnTo>
                                  <a:pt x="2105" y="320"/>
                                </a:lnTo>
                                <a:lnTo>
                                  <a:pt x="1944" y="344"/>
                                </a:lnTo>
                                <a:lnTo>
                                  <a:pt x="1863" y="354"/>
                                </a:lnTo>
                                <a:lnTo>
                                  <a:pt x="1783" y="368"/>
                                </a:lnTo>
                                <a:lnTo>
                                  <a:pt x="1624" y="392"/>
                                </a:lnTo>
                                <a:lnTo>
                                  <a:pt x="1228" y="462"/>
                                </a:lnTo>
                                <a:lnTo>
                                  <a:pt x="1150" y="478"/>
                                </a:lnTo>
                                <a:lnTo>
                                  <a:pt x="1071" y="492"/>
                                </a:lnTo>
                                <a:lnTo>
                                  <a:pt x="916" y="524"/>
                                </a:lnTo>
                                <a:lnTo>
                                  <a:pt x="838" y="542"/>
                                </a:lnTo>
                                <a:lnTo>
                                  <a:pt x="761" y="558"/>
                                </a:lnTo>
                                <a:lnTo>
                                  <a:pt x="377" y="648"/>
                                </a:lnTo>
                                <a:lnTo>
                                  <a:pt x="302" y="668"/>
                                </a:lnTo>
                                <a:lnTo>
                                  <a:pt x="226" y="686"/>
                                </a:lnTo>
                                <a:lnTo>
                                  <a:pt x="0" y="746"/>
                                </a:lnTo>
                                <a:lnTo>
                                  <a:pt x="0" y="778"/>
                                </a:lnTo>
                                <a:lnTo>
                                  <a:pt x="301" y="698"/>
                                </a:lnTo>
                                <a:lnTo>
                                  <a:pt x="377" y="680"/>
                                </a:lnTo>
                                <a:lnTo>
                                  <a:pt x="454" y="660"/>
                                </a:lnTo>
                                <a:lnTo>
                                  <a:pt x="761" y="588"/>
                                </a:lnTo>
                                <a:lnTo>
                                  <a:pt x="917" y="556"/>
                                </a:lnTo>
                                <a:lnTo>
                                  <a:pt x="995" y="538"/>
                                </a:lnTo>
                                <a:lnTo>
                                  <a:pt x="1073" y="522"/>
                                </a:lnTo>
                                <a:lnTo>
                                  <a:pt x="1152" y="508"/>
                                </a:lnTo>
                                <a:lnTo>
                                  <a:pt x="1309" y="476"/>
                                </a:lnTo>
                                <a:lnTo>
                                  <a:pt x="1547" y="434"/>
                                </a:lnTo>
                                <a:lnTo>
                                  <a:pt x="1627" y="422"/>
                                </a:lnTo>
                                <a:lnTo>
                                  <a:pt x="1707" y="408"/>
                                </a:lnTo>
                                <a:lnTo>
                                  <a:pt x="2109" y="348"/>
                                </a:lnTo>
                                <a:lnTo>
                                  <a:pt x="2424" y="308"/>
                                </a:lnTo>
                                <a:lnTo>
                                  <a:pt x="2582" y="292"/>
                                </a:lnTo>
                                <a:lnTo>
                                  <a:pt x="2661" y="282"/>
                                </a:lnTo>
                                <a:lnTo>
                                  <a:pt x="2740" y="276"/>
                                </a:lnTo>
                                <a:lnTo>
                                  <a:pt x="2898" y="260"/>
                                </a:lnTo>
                                <a:lnTo>
                                  <a:pt x="2977" y="254"/>
                                </a:lnTo>
                                <a:lnTo>
                                  <a:pt x="3057" y="246"/>
                                </a:lnTo>
                                <a:lnTo>
                                  <a:pt x="3216" y="234"/>
                                </a:lnTo>
                                <a:lnTo>
                                  <a:pt x="3296" y="230"/>
                                </a:lnTo>
                                <a:lnTo>
                                  <a:pt x="3376" y="224"/>
                                </a:lnTo>
                                <a:lnTo>
                                  <a:pt x="3456" y="220"/>
                                </a:lnTo>
                                <a:lnTo>
                                  <a:pt x="3536" y="214"/>
                                </a:lnTo>
                                <a:lnTo>
                                  <a:pt x="3616" y="210"/>
                                </a:lnTo>
                                <a:lnTo>
                                  <a:pt x="3696" y="208"/>
                                </a:lnTo>
                                <a:lnTo>
                                  <a:pt x="3857" y="200"/>
                                </a:lnTo>
                                <a:lnTo>
                                  <a:pt x="4260" y="190"/>
                                </a:lnTo>
                                <a:lnTo>
                                  <a:pt x="4746" y="190"/>
                                </a:lnTo>
                                <a:lnTo>
                                  <a:pt x="5151" y="200"/>
                                </a:lnTo>
                                <a:lnTo>
                                  <a:pt x="5634" y="224"/>
                                </a:lnTo>
                                <a:lnTo>
                                  <a:pt x="6114" y="260"/>
                                </a:lnTo>
                                <a:lnTo>
                                  <a:pt x="6510" y="300"/>
                                </a:lnTo>
                                <a:lnTo>
                                  <a:pt x="6667" y="320"/>
                                </a:lnTo>
                                <a:lnTo>
                                  <a:pt x="6746" y="328"/>
                                </a:lnTo>
                                <a:lnTo>
                                  <a:pt x="6824" y="338"/>
                                </a:lnTo>
                                <a:lnTo>
                                  <a:pt x="6902" y="350"/>
                                </a:lnTo>
                                <a:lnTo>
                                  <a:pt x="6980" y="360"/>
                                </a:lnTo>
                                <a:lnTo>
                                  <a:pt x="7058" y="372"/>
                                </a:lnTo>
                                <a:lnTo>
                                  <a:pt x="7084" y="375"/>
                                </a:lnTo>
                                <a:lnTo>
                                  <a:pt x="7273" y="416"/>
                                </a:lnTo>
                                <a:lnTo>
                                  <a:pt x="7358" y="436"/>
                                </a:lnTo>
                                <a:lnTo>
                                  <a:pt x="7443" y="454"/>
                                </a:lnTo>
                                <a:lnTo>
                                  <a:pt x="7527" y="474"/>
                                </a:lnTo>
                                <a:lnTo>
                                  <a:pt x="7611" y="496"/>
                                </a:lnTo>
                                <a:lnTo>
                                  <a:pt x="7694" y="516"/>
                                </a:lnTo>
                                <a:lnTo>
                                  <a:pt x="7777" y="538"/>
                                </a:lnTo>
                                <a:lnTo>
                                  <a:pt x="7860" y="558"/>
                                </a:lnTo>
                                <a:lnTo>
                                  <a:pt x="7942" y="582"/>
                                </a:lnTo>
                                <a:lnTo>
                                  <a:pt x="8104" y="626"/>
                                </a:lnTo>
                                <a:lnTo>
                                  <a:pt x="8422" y="722"/>
                                </a:lnTo>
                                <a:lnTo>
                                  <a:pt x="8806" y="852"/>
                                </a:lnTo>
                                <a:lnTo>
                                  <a:pt x="9176" y="992"/>
                                </a:lnTo>
                                <a:lnTo>
                                  <a:pt x="9247" y="1022"/>
                                </a:lnTo>
                                <a:lnTo>
                                  <a:pt x="9319" y="1050"/>
                                </a:lnTo>
                                <a:lnTo>
                                  <a:pt x="9459" y="1110"/>
                                </a:lnTo>
                                <a:lnTo>
                                  <a:pt x="9529" y="1142"/>
                                </a:lnTo>
                                <a:lnTo>
                                  <a:pt x="9597" y="1172"/>
                                </a:lnTo>
                                <a:lnTo>
                                  <a:pt x="9665" y="1204"/>
                                </a:lnTo>
                                <a:lnTo>
                                  <a:pt x="9864" y="1300"/>
                                </a:lnTo>
                                <a:lnTo>
                                  <a:pt x="9929" y="1334"/>
                                </a:lnTo>
                                <a:lnTo>
                                  <a:pt x="9978" y="1358"/>
                                </a:lnTo>
                                <a:lnTo>
                                  <a:pt x="9978" y="1328"/>
                                </a:lnTo>
                                <a:lnTo>
                                  <a:pt x="9942" y="1308"/>
                                </a:lnTo>
                                <a:lnTo>
                                  <a:pt x="9877" y="1276"/>
                                </a:lnTo>
                                <a:lnTo>
                                  <a:pt x="9811" y="1242"/>
                                </a:lnTo>
                                <a:lnTo>
                                  <a:pt x="9677" y="1178"/>
                                </a:lnTo>
                                <a:lnTo>
                                  <a:pt x="9609" y="1148"/>
                                </a:lnTo>
                                <a:lnTo>
                                  <a:pt x="9541" y="1116"/>
                                </a:lnTo>
                                <a:lnTo>
                                  <a:pt x="9471" y="1086"/>
                                </a:lnTo>
                                <a:lnTo>
                                  <a:pt x="9401" y="1054"/>
                                </a:lnTo>
                                <a:lnTo>
                                  <a:pt x="9330" y="1024"/>
                                </a:lnTo>
                                <a:lnTo>
                                  <a:pt x="9259" y="996"/>
                                </a:lnTo>
                                <a:lnTo>
                                  <a:pt x="9186" y="966"/>
                                </a:lnTo>
                                <a:lnTo>
                                  <a:pt x="9114" y="938"/>
                                </a:lnTo>
                                <a:lnTo>
                                  <a:pt x="9040" y="908"/>
                                </a:lnTo>
                                <a:lnTo>
                                  <a:pt x="8966" y="880"/>
                                </a:lnTo>
                                <a:lnTo>
                                  <a:pt x="8891" y="854"/>
                                </a:lnTo>
                                <a:lnTo>
                                  <a:pt x="8816" y="826"/>
                                </a:lnTo>
                                <a:lnTo>
                                  <a:pt x="8740" y="800"/>
                                </a:lnTo>
                                <a:lnTo>
                                  <a:pt x="8664" y="772"/>
                                </a:lnTo>
                                <a:lnTo>
                                  <a:pt x="8587" y="746"/>
                                </a:lnTo>
                                <a:lnTo>
                                  <a:pt x="8509" y="722"/>
                                </a:lnTo>
                                <a:lnTo>
                                  <a:pt x="8431" y="696"/>
                                </a:lnTo>
                                <a:lnTo>
                                  <a:pt x="8031" y="576"/>
                                </a:lnTo>
                                <a:lnTo>
                                  <a:pt x="7701" y="488"/>
                                </a:lnTo>
                                <a:lnTo>
                                  <a:pt x="7515" y="444"/>
                                </a:lnTo>
                                <a:lnTo>
                                  <a:pt x="7687" y="474"/>
                                </a:lnTo>
                                <a:lnTo>
                                  <a:pt x="7848" y="506"/>
                                </a:lnTo>
                                <a:lnTo>
                                  <a:pt x="7928" y="520"/>
                                </a:lnTo>
                                <a:lnTo>
                                  <a:pt x="8008" y="538"/>
                                </a:lnTo>
                                <a:lnTo>
                                  <a:pt x="8167" y="570"/>
                                </a:lnTo>
                                <a:lnTo>
                                  <a:pt x="8482" y="642"/>
                                </a:lnTo>
                                <a:lnTo>
                                  <a:pt x="8560" y="662"/>
                                </a:lnTo>
                                <a:lnTo>
                                  <a:pt x="8638" y="680"/>
                                </a:lnTo>
                                <a:lnTo>
                                  <a:pt x="8946" y="760"/>
                                </a:lnTo>
                                <a:lnTo>
                                  <a:pt x="9098" y="804"/>
                                </a:lnTo>
                                <a:lnTo>
                                  <a:pt x="9174" y="824"/>
                                </a:lnTo>
                                <a:lnTo>
                                  <a:pt x="9249" y="846"/>
                                </a:lnTo>
                                <a:lnTo>
                                  <a:pt x="9324" y="870"/>
                                </a:lnTo>
                                <a:lnTo>
                                  <a:pt x="9399" y="892"/>
                                </a:lnTo>
                                <a:lnTo>
                                  <a:pt x="9473" y="916"/>
                                </a:lnTo>
                                <a:lnTo>
                                  <a:pt x="9548" y="938"/>
                                </a:lnTo>
                                <a:lnTo>
                                  <a:pt x="9695" y="986"/>
                                </a:lnTo>
                                <a:lnTo>
                                  <a:pt x="9768" y="1012"/>
                                </a:lnTo>
                                <a:lnTo>
                                  <a:pt x="9840" y="1036"/>
                                </a:lnTo>
                                <a:lnTo>
                                  <a:pt x="9912" y="1062"/>
                                </a:lnTo>
                                <a:lnTo>
                                  <a:pt x="9978" y="1084"/>
                                </a:lnTo>
                                <a:lnTo>
                                  <a:pt x="9978" y="105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5FE00A43" id="Group 12" o:spid="_x0000_s1026" style="position:absolute;margin-left:-28.9pt;margin-top:-76.3pt;width:499pt;height:706pt;z-index:-251654144" coordorigin=",-545" coordsize="63373,89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">
                <v:shape id="AutoShape 13" o:spid="_x0000_s1027" style="position:absolute;top:-545;width:63360;height:89664;visibility:visible;mso-wrap-style:square;v-text-anchor:top" coordsize="9978,1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" path="m7079,4702r-74,-15l6931,4672r-75,-15l6780,4643r-75,-14l6629,4615r-76,-13l6477,4589r-77,-12l6323,4565r-77,-12l6168,4541r-78,-11l6012,4519r-78,-11l5855,4498r-79,-10l5697,4479r-79,-9l5539,4461r-80,-9l5379,4444r-80,-8l5218,4429r-80,-7l5057,4415r-81,-6l4895,4403r-82,-6l4732,4392r-82,-5l4568,4382r-82,-4l4404,4374r-82,-3l4239,4367r-83,-2l4074,4362r-83,-2l3907,4358r-83,-1l3741,4356r-84,l3574,4356r-82,l3409,4356r-82,1l3245,4358r-82,2l3081,4362r-82,2l2917,4367r-81,3l2754,4374r-82,3l2591,4382r-81,4l2429,4391r-82,5l2267,4402r-81,6l2105,4414r-80,7l1944,4428r-80,7l1784,4443r-80,8l1624,4459r-79,9l1466,4477r-80,10l1307,4496r-78,11l1150,4517r-78,11l994,4539r-78,12l838,4563r-77,12l683,4587r-77,13l530,4614r-77,13l377,4641r-76,14l226,4670r-76,15l75,4700,,4716r,387l76,5083r75,-20l227,5043r75,-20l378,5004r76,-19l531,4967r76,-18l684,4932r77,-18l838,4897r77,-16l992,4865r77,-16l1147,4834r77,-15l1302,4804r78,-14l1458,4776r78,-14l1614,4749r79,-13l1771,4724r79,-12l1928,4700r79,-11l2086,4678r79,-11l2244,4657r79,-10l2402,4638r79,-10l2561,4620r79,-9l2719,4603r80,-8l2879,4588r79,-7l3038,4574r80,-6l3197,4562r80,-5l3357,4551r80,-5l3517,4542r80,-4l3677,4534r79,-3l3836,4528r80,-3l3996,4522r80,-2l4156,4519r80,-2l4316,4517r80,-1l4476,4516r80,l4636,4516r80,1l4795,4518r80,2l4955,4522r80,2l5114,4526r80,3l5273,4532r80,4l5432,4540r80,4l5591,4549r79,5l5749,4559r79,6l5907,4571r79,6l6065,4584r79,7l6222,4598r79,8l6379,4614r78,8l6536,4631r78,9l6692,4650r77,9l6847,4669r78,11l7002,4691r77,11xm9978,l9751,r,5332l9541,5263r-226,-70l9086,5126r-231,-63l8620,5003r-237,-57l8144,4893r-242,-50l7657,4796r-246,-42l7163,4714r-84,-12l7333,4757r250,58l7829,4878r161,44l8149,4967r158,47l8461,5062r153,51l8764,5164r148,53l9058,5272r143,57l9341,5386r138,60l9614,5507r67,30l9747,5569r4,2l9751,14164r227,l9978,5685r,-274l9978,xe" fillcolor="#00427e" stroked="f">
                  <v:path arrowok="t" o:connecttype="custom" o:connectlocs="4353560,2948133;4161155,2913315;3966210,2882296;3768090,2853808;3567430,2829752;3364865,2808228;3159760,2791136;2952750,2777209;2744470,2767080;2534285,2760116;2322195,2757584;2112645,2758217;1904365,2762648;1696720,2770878;1490345,2782906;1285875,2798732;1082040,2817724;880110,2840514;680720,2866469;483235,2896223;287655,2929142;95250,2965859;48260,3217814;240030,3167803;434340,3122223;629920,3079808;826770,3041192;1024890,3006374;1224280,2975355;1424940,2948133;1626235,2924710;1828165,2904452;2030095,2887993;2233295,2875332;2435860,2866469;2639060,2860772;2842260,2858873;3044825,2860139;3247390,2865203;3449320,2874066;3650615,2886094;3851275,2901920;4050665,2920912;4249420,2943702;4446270,2969657;6191885,3375445;5622925,3205153;5017770,3065881;4495165,2976621;5073650,3115893;5469890,3236806;5842635,3373546;6147435,3505221;6336030,8966579" o:connectangles="0,0,0,0,0,0,0,0,0,0,0,0,0,0,0,0,0,0,0,0,0,0,0,0,0,0,0,0,0,0,0,0,0,0,0,0,0,0,0,0,0,0,0,0,0,0,0,0,0,0,0,0,0,0"/>
                </v:shape>
                <v:shape id="Freeform 14" o:spid="_x0000_s1028" style="position:absolute;left:32861;top:27920;width:30512;height:5709;visibility:visible;mso-wrap-style:square;v-text-anchor:top" coordsize="4805,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" path="m,l247,23,572,60r322,42l1211,149r234,40l1677,231r229,46l1990,289r248,40l2484,371r245,47l2971,468r239,53l3447,578r235,60l3913,701r229,67l4368,838r222,73l4805,986r,-251l4610,678,4399,619,4184,563,3892,492,3594,425,3290,363,2981,305,2667,252,2348,204,2024,160,1696,121,1280,79,858,45,432,18,,xe" fillcolor="#bcbec0" stroked="f">
                  <v:path arrowok="t" o:connecttype="custom" o:connectlocs="0,2559609;156845,2572913;363220,2594316;567690,2618610;768985,2645797;917575,2668935;1064895,2693229;1210310,2719838;1263650,2726779;1421130,2749917;1577340,2774211;1732915,2801398;1886585,2830320;2038350,2860978;2188845,2893949;2338070,2928656;2484755,2965098;2630170,3003853;2773680,3044344;2914650,3086571;3051175,3129954;3051175,2984765;2927350,2951793;2793365,2917665;2656840,2885272;2471420,2844203;2282190,2805447;2089150,2769584;1892935,2736034;1693545,2705377;1490980,2677612;1285240,2652160;1076960,2629601;812800,2605306;544830,2585639;274320,2570021;0,2559609" o:connectangles="0,0,0,0,0,0,0,0,0,0,0,0,0,0,0,0,0,0,0,0,0,0,0,0,0,0,0,0,0,0,0,0,0,0,0,0,0"/>
                </v:shape>
                <v:shape id="Freeform 15" o:spid="_x0000_s1029" style="position:absolute;top:26817;width:63360;height:8643;visibility:visible;mso-wrap-style:square;v-text-anchor:top" coordsize="9978,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" path="m9978,1054r-66,-24l9840,1006r-73,-26l9474,884r-74,-22l9325,838,9100,772r-76,-20l8948,730,8640,650,8485,614r-78,-20l8329,576r-79,-16l8171,542r-79,-16l8012,508r-79,-16l7853,478,7692,446,7449,404r-77,-12l7295,378,7140,354r-47,-6l7046,338,6598,254r-75,-12l6447,228,6218,192r-77,-10l6064,170,5674,120r-78,-8l5517,102,5279,78r-79,-6l5120,64,4799,40r-81,-4l4637,30r-40,-2l4312,14r-81,-2l4149,8,3903,2r-82,l3739,,3413,r-80,2l3252,2r-320,8l2772,18r-80,2l2533,28r-80,6l2374,38,1979,68,1822,84r-79,6l1662,100r-82,8l1499,118r-81,8l1257,146r-81,12l1096,168,699,228,231,312,,360r,30l231,342r77,-14l386,312,543,284r78,-12l779,244r239,-36l1098,198r81,-12l1583,136,1981,96,2375,66r159,-8l2613,52r80,-4l2773,46r79,-4l2932,40r80,-4l3253,30r80,l3413,28r326,l3821,30r82,l4148,36r82,4l4311,42r325,16l4716,64r81,4l5117,92r80,8l5277,106r237,24l5593,140r78,8l6060,198r77,12l6214,220r228,36l6518,270r76,12l6599,283r-86,-11l6116,232,5957,220r-80,-8l5797,206r-81,-4l5636,196r-80,-4l5529,190r-54,-4l5314,178r-81,-2l5152,172,4746,162r-162,l4502,160r-81,2l4260,162r-404,10l3776,176r-81,2l3535,186r-81,6l3294,200r-239,18l2975,226r-79,6l2816,240r-79,6l2658,254r-79,10l2421,280r-316,40l1944,344r-81,10l1783,368r-159,24l1228,462r-78,16l1071,492,916,524r-78,18l761,558,377,648r-75,20l226,686,,746r,32l301,698r76,-18l454,660,761,588,917,556r78,-18l1073,522r79,-14l1309,476r238,-42l1627,422r80,-14l2109,348r315,-40l2582,292r79,-10l2740,276r158,-16l2977,254r80,-8l3216,234r80,-4l3376,224r80,-4l3536,214r80,-4l3696,208r161,-8l4260,190r486,l5151,200r483,24l6114,260r396,40l6667,320r79,8l6824,338r78,12l6980,360r78,12l7084,375r189,41l7358,436r85,18l7527,474r84,22l7694,516r83,22l7860,558r82,24l8104,626r318,96l8806,852r370,140l9247,1022r72,28l9459,1110r70,32l9597,1172r68,32l9864,1300r65,34l9978,1358r,-30l9942,1308r-65,-32l9811,1242r-134,-64l9609,1148r-68,-32l9471,1086r-70,-32l9330,1024r-71,-28l9186,966r-72,-28l9040,908r-74,-28l8891,854r-75,-28l8740,800r-76,-28l8587,746r-78,-24l8431,696,8031,576,7701,488,7515,444r172,30l7848,506r80,14l8008,538r159,32l8482,642r78,20l8638,680r308,80l9098,804r76,20l9249,846r75,24l9399,892r74,24l9548,938r147,48l9768,1012r72,24l9912,1062r66,22l9978,1054xe" stroked="f">
                  <v:path arrowok="t" o:connecttype="custom" o:connectlocs="6015990,3326477;5681980,3228471;5238750,3120283;4986655,3068098;4533900,2989184;4093845,2908997;3553460,2835174;3047365,2789353;2686685,2771534;2167255,2763897;1709420,2776625;1156970,2817355;900430,2844084;146685,2962455;245110,2962455;697230,2889905;1609090,2800809;1861820,2789353;2374265,2781717;2737485,2790626;3300095,2827538;3848100,2889905;4187190,2943363;3731895,2898815;3510915,2884814;3013710,2866995;2448560,2873359;2091690,2891178;1737995,2920452;1234440,2982820;730250,3068098;239395,3176286;191135,3208107;631825,3106282;1033145,3032459;1689735,2943363;2042160,2912816;2296160,2897542;3270885,2891178;4283710,2972637;4498340,3002548;4832985,3079553;5146040,3162286;5917565,3432120;6263640,3591221;6271895,3575947;6014085,3455031;5787390,3360843;5549900,3273020;5099685,3130465;5034280,3094827;5485130,3196651;5920740,3317568;6202680,3407937" o:connectangles="0,0,0,0,0,0,0,0,0,0,0,0,0,0,0,0,0,0,0,0,0,0,0,0,0,0,0,0,0,0,0,0,0,0,0,0,0,0,0,0,0,0,0,0,0,0,0,0,0,0,0,0,0,0"/>
                </v:shape>
              </v:group>
            </w:pict>
          </mc:Fallback>
        </mc:AlternateContent>
      </w:r>
      <w:r w:rsidRPr="00732389">
        <w:rPr>
          <w:rFonts w:eastAsia="LM Roman 12" w:cs="LM Roman 12"/>
          <w:b/>
          <w:bCs/>
          <w:noProof/>
          <w:color w:val="00427E"/>
          <w:sz w:val="28"/>
          <w:szCs w:val="28"/>
        </w:rPr>
        <mc:AlternateContent>
          <mc:Choice Requires="wps">
            <w:drawing>
              <wp:anchor distT="0" distB="0" distL="114300" distR="114300" simplePos="0" relativeHeight="251658240" behindDoc="0" locked="0" layoutInCell="1" allowOverlap="1" wp14:anchorId="1731852D" wp14:editId="04C8D51B">
                <wp:simplePos x="0" y="0"/>
                <wp:positionH relativeFrom="column">
                  <wp:posOffset>3297555</wp:posOffset>
                </wp:positionH>
                <wp:positionV relativeFrom="paragraph">
                  <wp:posOffset>358140</wp:posOffset>
                </wp:positionV>
                <wp:extent cx="2529840" cy="1565910"/>
                <wp:effectExtent l="0" t="0" r="0" b="0"/>
                <wp:wrapNone/>
                <wp:docPr id="6"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9840" cy="156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544389" w14:textId="6B11787D" w:rsidR="00FE4691" w:rsidRDefault="00FE4691" w:rsidP="00FE4691">
                            <w:pPr>
                              <w:spacing w:after="0"/>
                              <w:jc w:val="center"/>
                            </w:pPr>
                            <w:r>
                              <w:rPr>
                                <w:rFonts w:ascii="Cambria" w:hAnsi="Cambria"/>
                                <w:noProof/>
                                <w:sz w:val="24"/>
                                <w:szCs w:val="24"/>
                              </w:rPr>
                              <w:drawing>
                                <wp:inline distT="0" distB="0" distL="0" distR="0" wp14:anchorId="4AFF9D86" wp14:editId="295AC5B7">
                                  <wp:extent cx="751823" cy="640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4855" cy="711102"/>
                                          </a:xfrm>
                                          <a:prstGeom prst="ellipse">
                                            <a:avLst/>
                                          </a:prstGeom>
                                          <a:ln>
                                            <a:noFill/>
                                          </a:ln>
                                          <a:effectLst>
                                            <a:softEdge rad="112500"/>
                                          </a:effectLst>
                                        </pic:spPr>
                                      </pic:pic>
                                    </a:graphicData>
                                  </a:graphic>
                                </wp:inline>
                              </w:drawing>
                            </w:r>
                          </w:p>
                          <w:p w14:paraId="18483B90" w14:textId="1E488D40" w:rsidR="00FE4691" w:rsidRPr="00057E97" w:rsidRDefault="00057E97" w:rsidP="00FE4691">
                            <w:pPr>
                              <w:spacing w:after="0" w:line="240" w:lineRule="auto"/>
                              <w:jc w:val="center"/>
                              <w:rPr>
                                <w:rFonts w:asciiTheme="majorHAnsi" w:hAnsiTheme="majorHAnsi" w:cs="Lao UI"/>
                                <w:b/>
                                <w:bCs/>
                                <w:color w:val="365F91" w:themeColor="accent1" w:themeShade="BF"/>
                                <w:sz w:val="20"/>
                              </w:rPr>
                            </w:pPr>
                            <w:r w:rsidRPr="00057E97">
                              <w:rPr>
                                <w:rFonts w:asciiTheme="majorHAnsi" w:hAnsiTheme="majorHAnsi" w:cs="Lao UI"/>
                                <w:b/>
                                <w:bCs/>
                                <w:color w:val="365F91" w:themeColor="accent1" w:themeShade="BF"/>
                                <w:sz w:val="20"/>
                              </w:rPr>
                              <w:t>INTERNATIONAL JOURNAL OF HISTORICAL INSIGHT AND RESEARCH</w:t>
                            </w:r>
                          </w:p>
                          <w:p w14:paraId="6A14AC34" w14:textId="77777777" w:rsidR="00444E50" w:rsidRDefault="00444E50" w:rsidP="00444E50">
                            <w:pPr>
                              <w:spacing w:before="40" w:after="0" w:line="240" w:lineRule="auto"/>
                              <w:jc w:val="center"/>
                              <w:rPr>
                                <w:b/>
                                <w:bCs/>
                                <w:color w:val="002060"/>
                                <w:sz w:val="20"/>
                                <w:szCs w:val="18"/>
                              </w:rPr>
                            </w:pPr>
                            <w:r w:rsidRPr="00FE4691">
                              <w:rPr>
                                <w:color w:val="002060"/>
                                <w:sz w:val="20"/>
                                <w:szCs w:val="18"/>
                              </w:rPr>
                              <w:t xml:space="preserve">E-ISSN: </w:t>
                            </w:r>
                            <w:r w:rsidRPr="00FE4691">
                              <w:rPr>
                                <w:b/>
                                <w:bCs/>
                                <w:color w:val="002060"/>
                                <w:sz w:val="20"/>
                                <w:szCs w:val="18"/>
                              </w:rPr>
                              <w:t>2454-5600</w:t>
                            </w:r>
                          </w:p>
                          <w:p w14:paraId="361F25FA" w14:textId="77777777" w:rsidR="00444E50" w:rsidRPr="007370B1" w:rsidRDefault="00444E50" w:rsidP="00444E50">
                            <w:pPr>
                              <w:spacing w:after="0" w:line="240" w:lineRule="auto"/>
                              <w:jc w:val="center"/>
                              <w:rPr>
                                <w:rFonts w:asciiTheme="majorHAnsi" w:hAnsiTheme="majorHAnsi" w:cs="Lao UI"/>
                                <w:i/>
                                <w:iCs/>
                                <w:color w:val="002060"/>
                                <w:sz w:val="20"/>
                              </w:rPr>
                            </w:pPr>
                            <w:r w:rsidRPr="007370B1">
                              <w:rPr>
                                <w:rFonts w:asciiTheme="majorHAnsi" w:hAnsiTheme="majorHAnsi" w:cs="Lao UI"/>
                                <w:i/>
                                <w:iCs/>
                                <w:color w:val="002060"/>
                                <w:sz w:val="20"/>
                              </w:rPr>
                              <w:t>Double Blind Peer Reviewed Journal</w:t>
                            </w:r>
                          </w:p>
                          <w:p w14:paraId="6400AE8D" w14:textId="77777777" w:rsidR="00444E50" w:rsidRPr="00FE4691" w:rsidRDefault="00444E50" w:rsidP="00444E50">
                            <w:pPr>
                              <w:spacing w:after="0" w:line="240" w:lineRule="auto"/>
                              <w:jc w:val="center"/>
                              <w:rPr>
                                <w:color w:val="002060"/>
                                <w:sz w:val="20"/>
                                <w:szCs w:val="18"/>
                              </w:rPr>
                            </w:pPr>
                            <w:r w:rsidRPr="00FE4691">
                              <w:rPr>
                                <w:color w:val="002060"/>
                                <w:sz w:val="20"/>
                                <w:szCs w:val="18"/>
                              </w:rPr>
                              <w:t>URL: http://ijhir.qtanalytics.in</w:t>
                            </w:r>
                          </w:p>
                          <w:p w14:paraId="19FCEC49" w14:textId="0427131B" w:rsidR="00FE4691" w:rsidRPr="00FE4691" w:rsidRDefault="00FE4691" w:rsidP="00444E50">
                            <w:pPr>
                              <w:spacing w:before="40" w:after="0" w:line="240" w:lineRule="auto"/>
                              <w:jc w:val="center"/>
                              <w:rPr>
                                <w:color w:val="002060"/>
                                <w:sz w:val="20"/>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31852D" id="Rectangle 27" o:spid="_x0000_s1026" style="position:absolute;left:0;text-align:left;margin-left:259.65pt;margin-top:28.2pt;width:199.2pt;height:12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" filled="f" stroked="f">
                <v:textbox>
                  <w:txbxContent>
                    <w:p w14:paraId="3E544389" w14:textId="6B11787D" w:rsidR="00FE4691" w:rsidRDefault="00FE4691" w:rsidP="00FE4691">
                      <w:pPr>
                        <w:spacing w:after="0"/>
                        <w:jc w:val="center"/>
                      </w:pPr>
                      <w:r>
                        <w:rPr>
                          <w:rFonts w:ascii="Cambria" w:hAnsi="Cambria"/>
                          <w:noProof/>
                          <w:sz w:val="24"/>
                          <w:szCs w:val="24"/>
                        </w:rPr>
                        <w:drawing>
                          <wp:inline distT="0" distB="0" distL="0" distR="0" wp14:anchorId="4AFF9D86" wp14:editId="295AC5B7">
                            <wp:extent cx="751823" cy="640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4855" cy="711102"/>
                                    </a:xfrm>
                                    <a:prstGeom prst="ellipse">
                                      <a:avLst/>
                                    </a:prstGeom>
                                    <a:ln>
                                      <a:noFill/>
                                    </a:ln>
                                    <a:effectLst>
                                      <a:softEdge rad="112500"/>
                                    </a:effectLst>
                                  </pic:spPr>
                                </pic:pic>
                              </a:graphicData>
                            </a:graphic>
                          </wp:inline>
                        </w:drawing>
                      </w:r>
                    </w:p>
                    <w:p w14:paraId="18483B90" w14:textId="1E488D40" w:rsidR="00FE4691" w:rsidRPr="00057E97" w:rsidRDefault="00057E97" w:rsidP="00FE4691">
                      <w:pPr>
                        <w:spacing w:after="0" w:line="240" w:lineRule="auto"/>
                        <w:jc w:val="center"/>
                        <w:rPr>
                          <w:rFonts w:asciiTheme="majorHAnsi" w:hAnsiTheme="majorHAnsi" w:cs="Lao UI"/>
                          <w:b/>
                          <w:bCs/>
                          <w:color w:val="365F91" w:themeColor="accent1" w:themeShade="BF"/>
                          <w:sz w:val="20"/>
                        </w:rPr>
                      </w:pPr>
                      <w:r w:rsidRPr="00057E97">
                        <w:rPr>
                          <w:rFonts w:asciiTheme="majorHAnsi" w:hAnsiTheme="majorHAnsi" w:cs="Lao UI"/>
                          <w:b/>
                          <w:bCs/>
                          <w:color w:val="365F91" w:themeColor="accent1" w:themeShade="BF"/>
                          <w:sz w:val="20"/>
                        </w:rPr>
                        <w:t>INTERNATIONAL JOURNAL OF HISTORICAL INSIGHT AND RESEARCH</w:t>
                      </w:r>
                    </w:p>
                    <w:p w14:paraId="6A14AC34" w14:textId="77777777" w:rsidR="00444E50" w:rsidRDefault="00444E50" w:rsidP="00444E50">
                      <w:pPr>
                        <w:spacing w:before="40" w:after="0" w:line="240" w:lineRule="auto"/>
                        <w:jc w:val="center"/>
                        <w:rPr>
                          <w:b/>
                          <w:bCs/>
                          <w:color w:val="002060"/>
                          <w:sz w:val="20"/>
                          <w:szCs w:val="18"/>
                        </w:rPr>
                      </w:pPr>
                      <w:r w:rsidRPr="00FE4691">
                        <w:rPr>
                          <w:color w:val="002060"/>
                          <w:sz w:val="20"/>
                          <w:szCs w:val="18"/>
                        </w:rPr>
                        <w:t xml:space="preserve">E-ISSN: </w:t>
                      </w:r>
                      <w:r w:rsidRPr="00FE4691">
                        <w:rPr>
                          <w:b/>
                          <w:bCs/>
                          <w:color w:val="002060"/>
                          <w:sz w:val="20"/>
                          <w:szCs w:val="18"/>
                        </w:rPr>
                        <w:t>2454-5600</w:t>
                      </w:r>
                    </w:p>
                    <w:p w14:paraId="361F25FA" w14:textId="77777777" w:rsidR="00444E50" w:rsidRPr="007370B1" w:rsidRDefault="00444E50" w:rsidP="00444E50">
                      <w:pPr>
                        <w:spacing w:after="0" w:line="240" w:lineRule="auto"/>
                        <w:jc w:val="center"/>
                        <w:rPr>
                          <w:rFonts w:asciiTheme="majorHAnsi" w:hAnsiTheme="majorHAnsi" w:cs="Lao UI"/>
                          <w:i/>
                          <w:iCs/>
                          <w:color w:val="002060"/>
                          <w:sz w:val="20"/>
                        </w:rPr>
                      </w:pPr>
                      <w:r w:rsidRPr="007370B1">
                        <w:rPr>
                          <w:rFonts w:asciiTheme="majorHAnsi" w:hAnsiTheme="majorHAnsi" w:cs="Lao UI"/>
                          <w:i/>
                          <w:iCs/>
                          <w:color w:val="002060"/>
                          <w:sz w:val="20"/>
                        </w:rPr>
                        <w:t>Double Blind Peer Reviewed Journal</w:t>
                      </w:r>
                    </w:p>
                    <w:p w14:paraId="6400AE8D" w14:textId="77777777" w:rsidR="00444E50" w:rsidRPr="00FE4691" w:rsidRDefault="00444E50" w:rsidP="00444E50">
                      <w:pPr>
                        <w:spacing w:after="0" w:line="240" w:lineRule="auto"/>
                        <w:jc w:val="center"/>
                        <w:rPr>
                          <w:color w:val="002060"/>
                          <w:sz w:val="20"/>
                          <w:szCs w:val="18"/>
                        </w:rPr>
                      </w:pPr>
                      <w:r w:rsidRPr="00FE4691">
                        <w:rPr>
                          <w:color w:val="002060"/>
                          <w:sz w:val="20"/>
                          <w:szCs w:val="18"/>
                        </w:rPr>
                        <w:t>URL: http://ijhir.qtanalytics.in</w:t>
                      </w:r>
                    </w:p>
                    <w:p w14:paraId="19FCEC49" w14:textId="0427131B" w:rsidR="00FE4691" w:rsidRPr="00FE4691" w:rsidRDefault="00FE4691" w:rsidP="00444E50">
                      <w:pPr>
                        <w:spacing w:before="40" w:after="0" w:line="240" w:lineRule="auto"/>
                        <w:jc w:val="center"/>
                        <w:rPr>
                          <w:color w:val="002060"/>
                          <w:sz w:val="20"/>
                          <w:szCs w:val="18"/>
                        </w:rPr>
                      </w:pPr>
                    </w:p>
                  </w:txbxContent>
                </v:textbox>
              </v:rect>
            </w:pict>
          </mc:Fallback>
        </mc:AlternateContent>
      </w:r>
      <w:r w:rsidR="005127D1" w:rsidRPr="005127D1">
        <w:rPr>
          <w:rFonts w:eastAsia="LM Roman 12" w:cs="LM Roman 12"/>
          <w:b/>
          <w:bCs/>
          <w:color w:val="00427E"/>
          <w:sz w:val="28"/>
          <w:szCs w:val="28"/>
        </w:rPr>
        <w:t>Migration and Integration: A Study of Immigrants in Spain</w:t>
      </w:r>
    </w:p>
    <w:p w14:paraId="58DEC145" w14:textId="35BFDBC8" w:rsidR="005861CC" w:rsidRPr="00732389" w:rsidRDefault="005127D1" w:rsidP="00732389">
      <w:pPr>
        <w:pStyle w:val="Title"/>
        <w:spacing w:after="0"/>
        <w:ind w:firstLine="0"/>
        <w:rPr>
          <w:rFonts w:ascii="Times New Roman" w:hAnsi="Times New Roman"/>
          <w:b/>
          <w:bCs/>
          <w:sz w:val="24"/>
          <w:szCs w:val="24"/>
        </w:rPr>
      </w:pPr>
      <w:r>
        <w:rPr>
          <w:rFonts w:eastAsia="LM Roman 12" w:cs="LM Roman 12"/>
          <w:b/>
          <w:bCs/>
          <w:color w:val="00427E"/>
          <w:spacing w:val="0"/>
          <w:kern w:val="0"/>
          <w:sz w:val="28"/>
          <w:szCs w:val="28"/>
        </w:rPr>
        <w:t xml:space="preserve"> </w:t>
      </w:r>
    </w:p>
    <w:p w14:paraId="47A3D7C8" w14:textId="77777777" w:rsidR="004A3F5D" w:rsidRDefault="004A3F5D" w:rsidP="004A3F5D">
      <w:pPr>
        <w:pStyle w:val="BodyText"/>
        <w:spacing w:before="59"/>
        <w:ind w:left="113"/>
        <w:rPr>
          <w:rFonts w:asciiTheme="majorHAnsi" w:hAnsiTheme="majorHAnsi"/>
        </w:rPr>
        <w:sectPr w:rsidR="004A3F5D" w:rsidSect="001E0AB5">
          <w:headerReference w:type="default" r:id="rId9"/>
          <w:footerReference w:type="default" r:id="rId10"/>
          <w:headerReference w:type="first" r:id="rId11"/>
          <w:footerReference w:type="first" r:id="rId12"/>
          <w:pgSz w:w="9979" w:h="14181"/>
          <w:pgMar w:top="1440" w:right="907" w:bottom="1440" w:left="567" w:header="709" w:footer="709" w:gutter="0"/>
          <w:cols w:space="1248"/>
          <w:titlePg/>
          <w:docGrid w:linePitch="360"/>
        </w:sectPr>
      </w:pPr>
      <w:bookmarkStart w:id="1" w:name="_Hlk60155399"/>
    </w:p>
    <w:p w14:paraId="28C56F63" w14:textId="2BB32591" w:rsidR="004A3F5D" w:rsidRPr="008F1700" w:rsidRDefault="005127D1" w:rsidP="00BB4CB6">
      <w:pPr>
        <w:pStyle w:val="BodyText"/>
        <w:spacing w:before="160"/>
        <w:ind w:left="113"/>
        <w:rPr>
          <w:rFonts w:ascii="Cambria" w:hAnsi="Cambria"/>
          <w:sz w:val="22"/>
          <w:szCs w:val="22"/>
        </w:rPr>
      </w:pPr>
      <w:proofErr w:type="spellStart"/>
      <w:r>
        <w:rPr>
          <w:rFonts w:ascii="Cambria" w:hAnsi="Cambria"/>
          <w:sz w:val="22"/>
          <w:szCs w:val="22"/>
        </w:rPr>
        <w:t>Anshu</w:t>
      </w:r>
      <w:proofErr w:type="spellEnd"/>
      <w:r>
        <w:rPr>
          <w:rFonts w:ascii="Cambria" w:hAnsi="Cambria"/>
          <w:sz w:val="22"/>
          <w:szCs w:val="22"/>
        </w:rPr>
        <w:t xml:space="preserve"> Rawat</w:t>
      </w:r>
    </w:p>
    <w:p w14:paraId="394EF1DF" w14:textId="6E95AB8A" w:rsidR="004A3F5D" w:rsidRPr="004A3F5D" w:rsidRDefault="005127D1" w:rsidP="00BB4CB6">
      <w:pPr>
        <w:spacing w:before="80" w:after="0" w:line="220" w:lineRule="exact"/>
        <w:ind w:left="113"/>
        <w:rPr>
          <w:rFonts w:ascii="Cambria" w:hAnsi="Cambria"/>
          <w:i/>
          <w:sz w:val="20"/>
        </w:rPr>
      </w:pPr>
      <w:r>
        <w:rPr>
          <w:rFonts w:ascii="Cambria" w:hAnsi="Cambria"/>
          <w:i/>
          <w:sz w:val="20"/>
        </w:rPr>
        <w:t>Jawaharlal Nehru University, New Delhi</w:t>
      </w:r>
      <w:r w:rsidR="00732389">
        <w:rPr>
          <w:rFonts w:ascii="Cambria" w:hAnsi="Cambria"/>
          <w:i/>
          <w:sz w:val="20"/>
        </w:rPr>
        <w:t>.</w:t>
      </w:r>
    </w:p>
    <w:p w14:paraId="1B7A736E" w14:textId="4171F531" w:rsidR="00732389" w:rsidRPr="00732389" w:rsidRDefault="00BB4CB6" w:rsidP="00BB4CB6">
      <w:pPr>
        <w:spacing w:after="0" w:line="220" w:lineRule="exact"/>
        <w:ind w:left="284" w:hanging="171"/>
        <w:rPr>
          <w:rFonts w:ascii="Cambria" w:hAnsi="Cambria"/>
          <w:iCs/>
          <w:color w:val="0000FF" w:themeColor="hyperlink"/>
          <w:sz w:val="20"/>
          <w:u w:val="single"/>
        </w:rPr>
      </w:pPr>
      <w:r>
        <w:rPr>
          <w:rFonts w:ascii="Cambria" w:hAnsi="Cambria"/>
          <w:iCs/>
          <w:sz w:val="20"/>
        </w:rPr>
        <w:t xml:space="preserve"> </w:t>
      </w:r>
      <w:r w:rsidR="00A13CB7">
        <w:rPr>
          <w:rFonts w:ascii="Cambria" w:hAnsi="Cambria"/>
          <w:iCs/>
          <w:sz w:val="20"/>
        </w:rPr>
        <w:t xml:space="preserve">Email: </w:t>
      </w:r>
      <w:hyperlink r:id="rId13" w:history="1">
        <w:r w:rsidR="005127D1" w:rsidRPr="005127D1">
          <w:rPr>
            <w:rStyle w:val="Hyperlink"/>
            <w:rFonts w:ascii="Cambria" w:hAnsi="Cambria"/>
            <w:iCs/>
            <w:sz w:val="20"/>
          </w:rPr>
          <w:t>rawat.anshu92@gmail.com</w:t>
        </w:r>
      </w:hyperlink>
      <w:r w:rsidR="005127D1">
        <w:rPr>
          <w:rFonts w:ascii="Segoe UI" w:hAnsi="Segoe UI" w:cs="Segoe UI"/>
          <w:sz w:val="21"/>
          <w:szCs w:val="21"/>
          <w:shd w:val="clear" w:color="auto" w:fill="FFFFFF"/>
        </w:rPr>
        <w:t xml:space="preserve"> </w:t>
      </w:r>
    </w:p>
    <w:p w14:paraId="5A48EF5F" w14:textId="42071923" w:rsidR="00732389" w:rsidRDefault="00732389" w:rsidP="00732389">
      <w:pPr>
        <w:spacing w:after="0" w:line="220" w:lineRule="exact"/>
        <w:ind w:left="113"/>
        <w:rPr>
          <w:rStyle w:val="Hyperlink"/>
          <w:rFonts w:ascii="Cambria" w:hAnsi="Cambria"/>
          <w:iCs/>
          <w:sz w:val="20"/>
        </w:rPr>
      </w:pPr>
    </w:p>
    <w:p w14:paraId="255C1EF2" w14:textId="77777777" w:rsidR="005127D1" w:rsidRDefault="005127D1" w:rsidP="00732389">
      <w:pPr>
        <w:spacing w:after="0" w:line="220" w:lineRule="exact"/>
        <w:ind w:left="113"/>
        <w:rPr>
          <w:rStyle w:val="Hyperlink"/>
          <w:rFonts w:ascii="Cambria" w:hAnsi="Cambria"/>
          <w:iCs/>
          <w:sz w:val="20"/>
        </w:rPr>
      </w:pPr>
    </w:p>
    <w:p w14:paraId="7213BFFF" w14:textId="02CB6D40" w:rsidR="004A3F5D" w:rsidRDefault="004A3F5D" w:rsidP="004A3F5D">
      <w:pPr>
        <w:spacing w:line="220" w:lineRule="exact"/>
        <w:ind w:left="113"/>
        <w:rPr>
          <w:rFonts w:ascii="LM Roman 8"/>
          <w:i/>
          <w:sz w:val="16"/>
        </w:rPr>
        <w:sectPr w:rsidR="004A3F5D" w:rsidSect="004A3F5D">
          <w:type w:val="continuous"/>
          <w:pgSz w:w="9979" w:h="14181"/>
          <w:pgMar w:top="1440" w:right="907" w:bottom="1440" w:left="567" w:header="709" w:footer="709" w:gutter="0"/>
          <w:cols w:space="1248"/>
          <w:docGrid w:linePitch="360"/>
        </w:sectPr>
      </w:pPr>
    </w:p>
    <w:p w14:paraId="2211B253" w14:textId="6272E6EA" w:rsidR="004A3F5D" w:rsidRDefault="004A3F5D" w:rsidP="004A3F5D">
      <w:pPr>
        <w:spacing w:line="220" w:lineRule="exact"/>
        <w:ind w:left="113"/>
        <w:rPr>
          <w:rFonts w:ascii="LM Roman 8"/>
          <w:i/>
          <w:sz w:val="16"/>
        </w:rPr>
      </w:pPr>
    </w:p>
    <w:p w14:paraId="3A0C4C61" w14:textId="6EE1B1E4" w:rsidR="004A3F5D" w:rsidRDefault="004A3F5D" w:rsidP="004A3F5D">
      <w:pPr>
        <w:spacing w:line="220" w:lineRule="exact"/>
        <w:ind w:left="113"/>
        <w:rPr>
          <w:rFonts w:ascii="LM Roman 8"/>
          <w:i/>
          <w:sz w:val="16"/>
        </w:rPr>
      </w:pPr>
    </w:p>
    <w:p w14:paraId="63727615" w14:textId="77777777" w:rsidR="00B41CF5" w:rsidRDefault="00B41CF5" w:rsidP="004A3F5D">
      <w:pPr>
        <w:spacing w:line="220" w:lineRule="exact"/>
        <w:ind w:left="113"/>
        <w:rPr>
          <w:rFonts w:ascii="LM Roman 8"/>
          <w:i/>
          <w:sz w:val="16"/>
        </w:rPr>
      </w:pPr>
    </w:p>
    <w:p w14:paraId="4491CB0E" w14:textId="57E63122" w:rsidR="004A3F5D" w:rsidRDefault="004A3F5D" w:rsidP="004A3F5D">
      <w:pPr>
        <w:spacing w:line="220" w:lineRule="exact"/>
        <w:ind w:left="113"/>
        <w:rPr>
          <w:rFonts w:ascii="LM Roman 8"/>
          <w:i/>
          <w:sz w:val="16"/>
        </w:rPr>
      </w:pPr>
    </w:p>
    <w:p w14:paraId="7609DE0E" w14:textId="77777777" w:rsidR="004A3F5D" w:rsidRDefault="004A3F5D" w:rsidP="004A3F5D">
      <w:pPr>
        <w:spacing w:line="220" w:lineRule="exact"/>
        <w:ind w:left="113"/>
        <w:rPr>
          <w:rFonts w:ascii="LM Roman 8"/>
          <w:i/>
          <w:sz w:val="16"/>
        </w:rPr>
      </w:pPr>
    </w:p>
    <w:bookmarkEnd w:id="0"/>
    <w:bookmarkEnd w:id="1"/>
    <w:p w14:paraId="5B519168" w14:textId="77777777" w:rsidR="004A3F5D" w:rsidRDefault="004A3F5D">
      <w:pPr>
        <w:sectPr w:rsidR="004A3F5D" w:rsidSect="004A3F5D">
          <w:type w:val="continuous"/>
          <w:pgSz w:w="9979" w:h="14181"/>
          <w:pgMar w:top="1440" w:right="907" w:bottom="1440" w:left="567" w:header="709" w:footer="709" w:gutter="0"/>
          <w:cols w:num="2" w:space="1248" w:equalWidth="0">
            <w:col w:w="4479" w:space="1248"/>
            <w:col w:w="2778"/>
          </w:cols>
          <w:docGrid w:linePitch="360"/>
        </w:sectPr>
      </w:pPr>
    </w:p>
    <w:p w14:paraId="587D688A" w14:textId="70061349" w:rsidR="00002AED" w:rsidRDefault="00002AED" w:rsidP="00B41CF5">
      <w:pPr>
        <w:pStyle w:val="Heading2"/>
        <w:ind w:left="-142"/>
      </w:pPr>
      <w:r>
        <w:t>ABSTRACT</w:t>
      </w:r>
    </w:p>
    <w:p w14:paraId="660474CB" w14:textId="77777777" w:rsidR="00B41CF5" w:rsidRDefault="00B41CF5" w:rsidP="00B41CF5">
      <w:pPr>
        <w:spacing w:after="120" w:line="240" w:lineRule="auto"/>
        <w:ind w:left="-142"/>
        <w:jc w:val="both"/>
        <w:rPr>
          <w:rFonts w:asciiTheme="majorHAnsi" w:hAnsiTheme="majorHAnsi"/>
          <w:sz w:val="20"/>
        </w:rPr>
      </w:pPr>
      <w:r>
        <w:rPr>
          <w:rFonts w:asciiTheme="majorHAnsi" w:hAnsiTheme="majorHAnsi"/>
          <w:sz w:val="20"/>
        </w:rPr>
        <w:t>Video provides a powerful way to help you prove your point. When you click Online Video, you can paste in the embed code for the video you want to add. You can also type a keyword to search online for the video that best fits your document.</w:t>
      </w:r>
    </w:p>
    <w:p w14:paraId="7C1A183A" w14:textId="77777777" w:rsidR="00B41CF5" w:rsidRDefault="00B41CF5" w:rsidP="00B41CF5">
      <w:pPr>
        <w:spacing w:after="120" w:line="240" w:lineRule="auto"/>
        <w:ind w:left="-142"/>
        <w:jc w:val="both"/>
        <w:rPr>
          <w:rFonts w:asciiTheme="majorHAnsi" w:hAnsiTheme="majorHAnsi"/>
          <w:sz w:val="20"/>
        </w:rPr>
      </w:pPr>
      <w:r>
        <w:rPr>
          <w:rFonts w:asciiTheme="majorHAnsi" w:hAnsiTheme="majorHAnsi"/>
          <w:sz w:val="20"/>
        </w:rPr>
        <w:t>Themes and styles also help keep your document coordinated. When you click Design and choose a new Theme, the pictures, charts, and SmartArt graphics change to match your new theme. When you apply styles, your headings change to match the new theme.</w:t>
      </w:r>
    </w:p>
    <w:p w14:paraId="1ECA66C1" w14:textId="0FA66392" w:rsidR="006B2E60" w:rsidRDefault="006B2E60" w:rsidP="00B41CF5">
      <w:pPr>
        <w:pStyle w:val="Heading2"/>
        <w:spacing w:before="0" w:after="120" w:line="240" w:lineRule="auto"/>
        <w:ind w:left="-142"/>
        <w:rPr>
          <w:color w:val="00427E"/>
        </w:rPr>
      </w:pPr>
      <w:r>
        <w:rPr>
          <w:color w:val="00427E"/>
        </w:rPr>
        <w:t>KEY WORDS</w:t>
      </w:r>
    </w:p>
    <w:p w14:paraId="5EFF3E9A" w14:textId="01118B2B" w:rsidR="005127D1" w:rsidRPr="00D65B74" w:rsidRDefault="005127D1" w:rsidP="00B41CF5">
      <w:pPr>
        <w:pStyle w:val="Heading2"/>
        <w:spacing w:before="0" w:line="240" w:lineRule="auto"/>
        <w:ind w:left="-142"/>
        <w:jc w:val="both"/>
        <w:rPr>
          <w:rFonts w:eastAsiaTheme="minorHAnsi" w:cstheme="minorBidi"/>
          <w:color w:val="auto"/>
          <w:sz w:val="20"/>
          <w:szCs w:val="20"/>
        </w:rPr>
      </w:pPr>
      <w:r w:rsidRPr="00D65B74">
        <w:rPr>
          <w:rFonts w:eastAsiaTheme="minorHAnsi" w:cstheme="minorBidi"/>
          <w:color w:val="auto"/>
          <w:sz w:val="20"/>
          <w:szCs w:val="20"/>
        </w:rPr>
        <w:t>Discrimination, Integration, Labour market, Migration, Spain</w:t>
      </w:r>
    </w:p>
    <w:p w14:paraId="4B5C15F0" w14:textId="57BB4AD6" w:rsidR="006B2E60" w:rsidRPr="00BB4CB6" w:rsidRDefault="006B2E60" w:rsidP="00B41CF5">
      <w:pPr>
        <w:pBdr>
          <w:bottom w:val="single" w:sz="12" w:space="1" w:color="auto"/>
        </w:pBdr>
        <w:spacing w:after="120" w:line="240" w:lineRule="auto"/>
        <w:ind w:left="-142" w:right="55"/>
        <w:jc w:val="both"/>
        <w:rPr>
          <w:rFonts w:asciiTheme="majorHAnsi" w:hAnsiTheme="majorHAnsi"/>
          <w:sz w:val="4"/>
          <w:szCs w:val="4"/>
        </w:rPr>
      </w:pPr>
    </w:p>
    <w:p w14:paraId="2DE4E8DC" w14:textId="77777777" w:rsidR="00B41CF5" w:rsidRDefault="00B41CF5" w:rsidP="00B41CF5">
      <w:pPr>
        <w:pStyle w:val="ListParagraph"/>
        <w:numPr>
          <w:ilvl w:val="0"/>
          <w:numId w:val="10"/>
        </w:numPr>
        <w:spacing w:after="120" w:line="240" w:lineRule="auto"/>
        <w:ind w:left="-142" w:firstLine="0"/>
        <w:jc w:val="both"/>
        <w:rPr>
          <w:rFonts w:asciiTheme="majorHAnsi" w:hAnsiTheme="majorHAnsi" w:cs="Times New Roman"/>
          <w:lang w:val="en-US"/>
        </w:rPr>
      </w:pPr>
      <w:bookmarkStart w:id="2" w:name="_Hlk65691340"/>
      <w:r>
        <w:rPr>
          <w:rFonts w:asciiTheme="majorHAnsi" w:hAnsiTheme="majorHAnsi" w:cs="Times New Roman"/>
          <w:b/>
          <w:bCs/>
          <w:lang w:val="en-US"/>
        </w:rPr>
        <w:t>INTRODUCTION</w:t>
      </w:r>
    </w:p>
    <w:p w14:paraId="41C618DD" w14:textId="77777777" w:rsidR="00B41CF5" w:rsidRDefault="00B41CF5" w:rsidP="00B41CF5">
      <w:pPr>
        <w:spacing w:after="120" w:line="240" w:lineRule="auto"/>
        <w:ind w:left="-142"/>
        <w:jc w:val="both"/>
        <w:rPr>
          <w:rFonts w:asciiTheme="majorHAnsi" w:hAnsiTheme="majorHAnsi" w:cs="Times New Roman"/>
          <w:sz w:val="20"/>
        </w:rPr>
      </w:pPr>
      <w:r>
        <w:rPr>
          <w:rFonts w:asciiTheme="majorHAnsi" w:hAnsiTheme="majorHAnsi" w:cs="Times New Roman"/>
          <w:sz w:val="20"/>
        </w:rPr>
        <w:t>Video provides a powerful way to help you prove your point. When you click Online Video, you can paste in the embed code for the video you want to add. You can also type a keyword to search online for the video that best fits your document.</w:t>
      </w:r>
    </w:p>
    <w:p w14:paraId="67B4A110" w14:textId="77777777" w:rsidR="00B41CF5" w:rsidRDefault="00B41CF5" w:rsidP="00B41CF5">
      <w:pPr>
        <w:spacing w:after="120" w:line="240" w:lineRule="auto"/>
        <w:ind w:left="-142"/>
        <w:jc w:val="both"/>
        <w:rPr>
          <w:rFonts w:asciiTheme="majorHAnsi" w:hAnsiTheme="majorHAnsi" w:cs="Times New Roman"/>
          <w:sz w:val="20"/>
        </w:rPr>
      </w:pPr>
      <w:r>
        <w:rPr>
          <w:rFonts w:asciiTheme="majorHAnsi" w:hAnsiTheme="majorHAnsi" w:cs="Times New Roman"/>
          <w:sz w:val="20"/>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1793C74B"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 xml:space="preserve">Reading is easier, too, in the new Reading view. You can collapse parts of the document and focus on the text you want. If you need to stop reading before you reach the end </w:t>
      </w:r>
      <w:r>
        <w:fldChar w:fldCharType="begin" w:fldLock="1"/>
      </w:r>
      <w:r>
        <w:rPr>
          <w:rFonts w:asciiTheme="majorHAnsi" w:hAnsiTheme="majorHAnsi" w:cs="Times New Roman"/>
          <w:sz w:val="20"/>
        </w:rPr>
        <w:instrText>ADDIN CSL_CITATION {"citationItems":[{"id":"ITEM-1","itemData":{"DOI":"10.1504/ijbdm.2020.112415","ISSN":"2631-8679","abstract":"In recent years, data analytics has enabled the policy makers to improve the accuracy levels of results while framing policies and strategies. This research field still has great potential waiting to be tapped, which would help to mitigate the challenges of public administration system. The present article introduces the concept of big data and provides a comprehensive overview to readers about the 'big data application framework' in public administration via data driven e-governance (DDeG). The conceptual framework here identifies the inherent possibilities of big data from the perspective of individual citizen as well as the administration. The overall finding of the study has broadened the scope of e-governance by exploring the technological aspects like network of internet (IoT), and artificial intelligence (AI). The author has concluded by pointing, the role of big data processes and its corresponding improved characteristics in public administration.","author":[{"dropping-particle":"","family":"Mittal","given":"Prabhat","non-dropping-particle":"","parse-names":false,"suffix":""}],"container-title":"International Journal of Big Data Management","id":"ITEM-1","issue":"2","issued":{"date-parts":[["2020"]]},"page":"152","title":"Big data and analytics: a data management perspective in public administration","type":"article-journal","volume":"1"},"uris":["http://www.mendeley.com/documents/?uuid=629b9188-66b1-40ed-8602-b6c733edf427"]}],"mendeley":{"formattedCitation":"(Mittal, 2020a)","plainTextFormattedCitation":"(Mittal, 2020a)","previouslyFormattedCitation":"(Mittal, 2020a)"},"properties":{"noteIndex":0},"schema":"https://github.com/citation-style-language/schema/raw/master/csl-citation.json"}</w:instrText>
      </w:r>
      <w:r>
        <w:fldChar w:fldCharType="separate"/>
      </w:r>
      <w:r>
        <w:rPr>
          <w:rFonts w:asciiTheme="majorHAnsi" w:hAnsiTheme="majorHAnsi" w:cs="Times New Roman"/>
          <w:noProof/>
          <w:sz w:val="20"/>
        </w:rPr>
        <w:t>(Mittal, 2020a)</w:t>
      </w:r>
      <w:r>
        <w:fldChar w:fldCharType="end"/>
      </w:r>
      <w:r>
        <w:rPr>
          <w:rFonts w:asciiTheme="majorHAnsi" w:hAnsiTheme="majorHAnsi" w:cs="Times New Roman"/>
          <w:sz w:val="20"/>
        </w:rPr>
        <w:t>, Word remembers where you left off - even on another device.</w:t>
      </w:r>
    </w:p>
    <w:p w14:paraId="1B5151FA"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 xml:space="preserve">Video provides a powerful way to help you prove your point. When you click Online Video, you can paste in the embed code for the video you want to add </w:t>
      </w:r>
      <w:r>
        <w:fldChar w:fldCharType="begin" w:fldLock="1"/>
      </w:r>
      <w:r>
        <w:rPr>
          <w:rFonts w:asciiTheme="majorHAnsi" w:hAnsiTheme="majorHAnsi" w:cs="Times New Roman"/>
          <w:sz w:val="20"/>
        </w:rPr>
        <w:instrText>ADDIN CSL_CITATION {"citationItems":[{"id":"ITEM-1","itemData":{"DOI":"10.1002/hbe2.240","ISSN":"2578-1863","abstract":"The COVID-19 pandemic forced universities around the world to shut down their campuses indefinitely and move their educational activities onto online platforms. The universities were not prepared for such a transition and their online teaching-learning process evolved gradually. We conducted a survey in which we asked undergraduate students in an Indian university about their opinion on different aspects of online education during the ongoing pandemic. We received responses from 358 students. The students felt that they learn better in physical classrooms (65.9%) and by attending MOOCs (39.9%) than through online education. The students, however, felt that the professors have improved their online teaching skills since the beginning of the pandemic (68.1%) and online education is useful right now (77.9%). The students appreciated the software and online study materials being used to support online education. However, the students felt that online education is stressful and affecting their health and social life. This pandemic has led to a widespread adoption of online education and the lessons we learn now will be helpful in the future.","author":[{"dropping-particle":"","family":"Chakraborty","given":"Pinaki","non-dropping-particle":"","parse-names":false,"suffix":""},{"dropping-particle":"","family":"Mittal","given":"Prabhat","non-dropping-particle":"","parse-names":false,"suffix":""},{"dropping-particle":"","family":"Gupta","given":"Manu Sheel","non-dropping-particle":"","parse-names":false,"suffix":""},{"dropping-particle":"","family":"Yadav","given":"Savita","non-dropping-particle":"","parse-names":false,"suffix":""},{"dropping-particle":"","family":"Arora","given":"Anshika","non-dropping-particle":"","parse-names":false,"suffix":""}],"container-title":"Human Behavior and Emerging Technologies","id":"ITEM-1","issue":"3","issued":{"date-parts":[["2021","7","17"]]},"page":"357-365","title":"Opinion of students on online education during the COVID ‐19 pandemic","type":"article-journal","volume":"3"},"uris":["http://www.mendeley.com/documents/?uuid=9df64c0f-e7da-4788-ad75-5cb314781e5b"]},{"id":"ITEM-2","itemData":{"DOI":"10.1007/s41347-020-00174-3","ISSN":"2366-5963","abstract":"The COVID-19 pandemic and the lockdowns to contain it are affecting the daily life  of people around the world. People are now using digital technologies, including social media, more than ever before. The objectives of this study were to analyze the social media usage pattern of people during the COVID-19 imposed lockdown and to understand the effects of emotion on the same. We scraped messages posted on Twitter by users from India expressing their emotion or view on the pandemic during the first 40 days of the lockdown. We identified the users who posted frequently and analyzed their usage pattern and their overall emotion during the study period based on their tweets. It was observed that 222 users tweeted frequently during the study period. Out of them, 13.5% were found to be addicted to Twitter and posted 13.67 tweets daily on an average (SD: 4.89), while 3.2% were found to be highly addicted and posted 40.71 tweets daily on an average (SD: 9.90) during the study period. The overall emotion of 40.1% of the users was happiness throughout the study period. However, it was also observed that users who tweeted more frequently were typically angry, disgusted, or sad about the prevailing situation. We concluded that people with a negative sentiment are more susceptible to addictive use of social media.","author":[{"dropping-particle":"","family":"Arora","given":"Anshika","non-dropping-particle":"","parse-names":false,"suffix":""},{"dropping-particle":"","family":"Chakraborty","given":"Pinaki","non-dropping-particle":"","parse-names":false,"suffix":""},{"dropping-particle":"","family":"Bhatia","given":"M. P. S.","non-dropping-particle":"","parse-names":false,"suffix":""},{"dropping-particle":"","family":"Mittal","given":"Prabhat","non-dropping-particle":"","parse-names":false,"suffix":""}],"container-title":"Journal of Technology in Behavioral Science","id":"ITEM-2","issue":"2","issued":{"date-parts":[["2021","10","20"]]},"page":"370-377","title":"Role of Emotion in Excessive Use of Twitter During COVID-19 Imposed Lockdown in India","type":"article-journal","volume":"6"},"uris":["http://www.mendeley.com/documents/?uuid=0c6e8ed1-3e16-4846-872e-d8ee87e8fc4d"]}],"mendeley":{"formattedCitation":"(Arora &lt;i&gt;et al.&lt;/i&gt;, 2021; Chakraborty &lt;i&gt;et al.&lt;/i&gt;, 2021)","plainTextFormattedCitation":"(Arora et al., 2021; Chakraborty et al., 2021)","previouslyFormattedCitation":"(Arora &lt;i&gt;et al.&lt;/i&gt;, 2021; Chakraborty &lt;i&gt;et al.&lt;/i&gt;, 2021)"},"properties":{"noteIndex":0},"schema":"https://github.com/citation-style-language/schema/raw/master/csl-citation.json"}</w:instrText>
      </w:r>
      <w:r>
        <w:fldChar w:fldCharType="separate"/>
      </w:r>
      <w:r>
        <w:rPr>
          <w:rFonts w:asciiTheme="majorHAnsi" w:hAnsiTheme="majorHAnsi" w:cs="Times New Roman"/>
          <w:noProof/>
          <w:sz w:val="20"/>
        </w:rPr>
        <w:t xml:space="preserve">(Arora </w:t>
      </w:r>
      <w:r>
        <w:rPr>
          <w:rFonts w:asciiTheme="majorHAnsi" w:hAnsiTheme="majorHAnsi" w:cs="Times New Roman"/>
          <w:i/>
          <w:noProof/>
          <w:sz w:val="20"/>
        </w:rPr>
        <w:t>et al.</w:t>
      </w:r>
      <w:r>
        <w:rPr>
          <w:rFonts w:asciiTheme="majorHAnsi" w:hAnsiTheme="majorHAnsi" w:cs="Times New Roman"/>
          <w:noProof/>
          <w:sz w:val="20"/>
        </w:rPr>
        <w:t xml:space="preserve">, 2021; Chakraborty </w:t>
      </w:r>
      <w:r>
        <w:rPr>
          <w:rFonts w:asciiTheme="majorHAnsi" w:hAnsiTheme="majorHAnsi" w:cs="Times New Roman"/>
          <w:i/>
          <w:noProof/>
          <w:sz w:val="20"/>
        </w:rPr>
        <w:t>et al.</w:t>
      </w:r>
      <w:r>
        <w:rPr>
          <w:rFonts w:asciiTheme="majorHAnsi" w:hAnsiTheme="majorHAnsi" w:cs="Times New Roman"/>
          <w:noProof/>
          <w:sz w:val="20"/>
        </w:rPr>
        <w:t>, 2021)</w:t>
      </w:r>
      <w:r>
        <w:fldChar w:fldCharType="end"/>
      </w:r>
      <w:r>
        <w:rPr>
          <w:rFonts w:asciiTheme="majorHAnsi" w:hAnsiTheme="majorHAnsi" w:cs="Times New Roman"/>
          <w:sz w:val="20"/>
        </w:rPr>
        <w:t>. You can also type a keyword to search online for the video that best fits your document.</w:t>
      </w:r>
    </w:p>
    <w:p w14:paraId="0E6FFA70"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78E75C52" w14:textId="77777777" w:rsidR="00B41CF5" w:rsidRDefault="00B41CF5" w:rsidP="00B41CF5">
      <w:pPr>
        <w:pStyle w:val="ListParagraph"/>
        <w:numPr>
          <w:ilvl w:val="0"/>
          <w:numId w:val="10"/>
        </w:numPr>
        <w:spacing w:after="120" w:line="240" w:lineRule="auto"/>
        <w:ind w:left="426" w:hanging="426"/>
        <w:jc w:val="both"/>
        <w:rPr>
          <w:rFonts w:asciiTheme="majorHAnsi" w:hAnsiTheme="majorHAnsi" w:cs="Times New Roman"/>
          <w:lang w:val="en-US"/>
        </w:rPr>
      </w:pPr>
      <w:r>
        <w:rPr>
          <w:rFonts w:asciiTheme="majorHAnsi" w:hAnsiTheme="majorHAnsi" w:cs="Times New Roman"/>
          <w:b/>
          <w:bCs/>
          <w:lang w:val="en-US"/>
        </w:rPr>
        <w:t>LITERATURE REVIEW</w:t>
      </w:r>
    </w:p>
    <w:p w14:paraId="5ECDBA7C"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 xml:space="preserve">The To make your document look professionally produced, Word provides header, footer, cover page, and text box designs that complement each other. For example, you can add a matching cover page, header, and sidebar </w:t>
      </w:r>
      <w:r>
        <w:fldChar w:fldCharType="begin" w:fldLock="1"/>
      </w:r>
      <w:r>
        <w:rPr>
          <w:rFonts w:asciiTheme="majorHAnsi" w:hAnsiTheme="majorHAnsi" w:cs="Times New Roman"/>
          <w:sz w:val="20"/>
        </w:rPr>
        <w:instrText>ADDIN CSL_CITATION {"citationItems":[{"id":"ITEM-1","itemData":{"DOI":"10.48001/jbmis.2019.0601002","ISSN":"2394-3130","abstract":"The present study is an attempt to quantify the Bullwhip Effect (BWE) -the phenomenon in which information on demand is distorted in moving up a supply chain. Assuming that the retailer employs an order-up-to level policy with auto-regressive process (AR), the paper investigates the influence of forecasting methods on bullwhip effect. Determining the order-up-to levels and the orders for the retailers’ demands in an isolated manner neglects the correlation of the demands and the relevant risk pooling effects associated with the network structure of the supply chains are disregarded. It is illustrated that the bullwhip effects are significantly reduced with consideration of potential correlation between the retailers’ demand.","author":[{"dropping-particle":"","family":"Mittal","given":"Prabhat","non-dropping-particle":"","parse-names":false,"suffix":""}],"container-title":"Journal of Business Management and Information Systems","id":"ITEM-1","issue":"1","issued":{"date-parts":[["2019","6","30"]]},"page":"19-26","title":"Impact of Auto-regressive (AR) Process in Bullwhip Analysis in a Multi-location Supply Chain Network","type":"article-journal","volume":"6"},"uris":["http://www.mendeley.com/documents/?uuid=7738e3bb-5357-436b-ba12-b0c02b4dcfc9"]}],"mendeley":{"formattedCitation":"(Mittal, 2019)","plainTextFormattedCitation":"(Mittal, 2019)","previouslyFormattedCitation":"(Mittal, 2019)"},"properties":{"noteIndex":0},"schema":"https://github.com/citation-style-language/schema/raw/master/csl-citation.json"}</w:instrText>
      </w:r>
      <w:r>
        <w:fldChar w:fldCharType="separate"/>
      </w:r>
      <w:r>
        <w:rPr>
          <w:rFonts w:asciiTheme="majorHAnsi" w:hAnsiTheme="majorHAnsi" w:cs="Times New Roman"/>
          <w:noProof/>
          <w:sz w:val="20"/>
        </w:rPr>
        <w:t>(Mittal, 2019)</w:t>
      </w:r>
      <w:r>
        <w:fldChar w:fldCharType="end"/>
      </w:r>
      <w:r>
        <w:rPr>
          <w:rFonts w:asciiTheme="majorHAnsi" w:hAnsiTheme="majorHAnsi" w:cs="Times New Roman"/>
          <w:sz w:val="20"/>
        </w:rPr>
        <w:t xml:space="preserve">. Click Insert and then choose the elements you want from the different galleries </w:t>
      </w:r>
      <w:r>
        <w:fldChar w:fldCharType="begin" w:fldLock="1"/>
      </w:r>
      <w:r>
        <w:rPr>
          <w:rFonts w:asciiTheme="majorHAnsi" w:hAnsiTheme="majorHAnsi" w:cs="Times New Roman"/>
          <w:sz w:val="20"/>
        </w:rPr>
        <w:instrText>ADDIN CSL_CITATION {"citationItems":[{"id":"ITEM-1","itemData":{"DOI":"10.1111/apa.14291","ISSN":"16512227","abstract":"Aim: Parents sometimes show young children YouTube videos on their smartphones. We studied the interaction of 55 Indian children born between December 2014 and May 2015 who watched YouTube videos when they were 6–24 months old. Methods: The children were recruited by the researchers using professional and personal contacts and visited by the same two observers at four ages, for at least 10 minutes. The observers recorded the children's abilities to interact with touch screens and identify people in videos and noted what videos attracted them the most. Results: The children were attracted to music at six months of age and were interested in watching the videos at 12 months. They could identify their parents in videos at 12 months and themselves by 24 months. They started touching the screen at 18 months and could press the buttons that appeared on the screen, but did not understand their use. The children preferred watching dance performances by multiple artists with melodical music, advertisements for products they used and videos showing toys and balloons. Conclusion: Children up to two years of age could be entertained and kept busy by showing them YouTube clips on smartphones, but did not learn anything from the videos.","author":[{"dropping-particle":"","family":"Yadav","given":"Savita","non-dropping-particle":"","parse-names":false,"suffix":""},{"dropping-particle":"","family":"Chakraborty","given":"Pinaki","non-dropping-particle":"","parse-names":false,"suffix":""},{"dropping-particle":"","family":"Mittal","given":"Prabhat","non-dropping-particle":"","parse-names":false,"suffix":""},{"dropping-particle":"","family":"Arora","given":"Udit","non-dropping-particle":"","parse-names":false,"suffix":""}],"container-title":"Acta Paediatrica, International Journal of Paediatrics","id":"ITEM-1","issued":{"date-parts":[["2018"]]},"title":"Children aged 6–24 months like to watch YouTube videos but could not learn anything from them","type":"article-journal"},"uris":["http://www.mendeley.com/documents/?uuid=d68fe38c-3078-4e94-8e7f-f0ab2dee00e8"]},{"id":"ITEM-2","itemData":{"ISSN":"0974-0716","author":[{"dropping-particle":"","family":"Gupta","given":"Karishma","non-dropping-particle":"","parse-names":false,"suffix":""},{"dropping-particle":"","family":"Mittal","given":"Prabhat","non-dropping-particle":"","parse-names":false,"suffix":""}],"container-title":"IME Journal","id":"ITEM-2","issue":"1","issued":{"date-parts":[["2008"]]},"page":"35-41","title":"Evaluating Volatility due to Risk Metrics Approach on Bank Indices of Indian Stock Market","type":"article-journal","volume":"2"},"uris":["http://www.mendeley.com/documents/?uuid=7383b480-1dc5-462f-9b01-3baf0a28370d"]}],"mendeley":{"formattedCitation":"(Gupta and Mittal, 2008; Yadav &lt;i&gt;et al.&lt;/i&gt;, 2018)","plainTextFormattedCitation":"(Gupta and Mittal, 2008; Yadav et al., 2018)","previouslyFormattedCitation":"(Gupta and Mittal, 2008; Yadav &lt;i&gt;et al.&lt;/i&gt;, 2018)"},"properties":{"noteIndex":0},"schema":"https://github.com/citation-style-language/schema/raw/master/csl-citation.json"}</w:instrText>
      </w:r>
      <w:r>
        <w:fldChar w:fldCharType="separate"/>
      </w:r>
      <w:r>
        <w:rPr>
          <w:rFonts w:asciiTheme="majorHAnsi" w:hAnsiTheme="majorHAnsi" w:cs="Times New Roman"/>
          <w:noProof/>
          <w:sz w:val="20"/>
        </w:rPr>
        <w:t xml:space="preserve">(Gupta and Mittal, 2008; Yadav </w:t>
      </w:r>
      <w:r>
        <w:rPr>
          <w:rFonts w:asciiTheme="majorHAnsi" w:hAnsiTheme="majorHAnsi" w:cs="Times New Roman"/>
          <w:i/>
          <w:noProof/>
          <w:sz w:val="20"/>
        </w:rPr>
        <w:t>et al.</w:t>
      </w:r>
      <w:r>
        <w:rPr>
          <w:rFonts w:asciiTheme="majorHAnsi" w:hAnsiTheme="majorHAnsi" w:cs="Times New Roman"/>
          <w:noProof/>
          <w:sz w:val="20"/>
        </w:rPr>
        <w:t>, 2018)</w:t>
      </w:r>
      <w:r>
        <w:fldChar w:fldCharType="end"/>
      </w:r>
      <w:r>
        <w:rPr>
          <w:rFonts w:asciiTheme="majorHAnsi" w:hAnsiTheme="majorHAnsi" w:cs="Times New Roman"/>
          <w:sz w:val="20"/>
        </w:rPr>
        <w:t>.</w:t>
      </w:r>
    </w:p>
    <w:p w14:paraId="15781B43"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lastRenderedPageBreak/>
        <w:t xml:space="preserve">Themes and styles also help keep your document coordinated. When you click Design and choose a new Theme, the pictures, charts, and SmartArt graphics change to match your new theme. When you apply styles, your headings change to match the new theme </w:t>
      </w:r>
      <w:r>
        <w:fldChar w:fldCharType="begin" w:fldLock="1"/>
      </w:r>
      <w:r>
        <w:rPr>
          <w:rFonts w:asciiTheme="majorHAnsi" w:hAnsiTheme="majorHAnsi" w:cs="Times New Roman"/>
          <w:sz w:val="20"/>
        </w:rPr>
        <w:instrText>ADDIN CSL_CITATION {"citationItems":[{"id":"ITEM-1","itemData":{"ISBN":"0230-63515-6","author":[{"dropping-particle":"","family":"Pandit","given":"Dilip","non-dropping-particle":"","parse-names":false,"suffix":""},{"dropping-particle":"","family":"Mittal","given":"Prabhat","non-dropping-particle":"","parse-names":false,"suffix":""},{"dropping-particle":"","family":"Mittal","given":"Gaurav","non-dropping-particle":"","parse-names":false,"suffix":""}],"container-title":"Business and Competitive Dynamics","id":"ITEM-1","issued":{"date-parts":[["2008"]]},"page":"37-40","title":"IT Service Sector - on developing confidence to forge ahead","type":"paper-conference"},"uris":["http://www.mendeley.com/documents/?uuid=39c90f55-dcfc-46a3-aa6f-35f1677567c9"]}],"mendeley":{"formattedCitation":"(Pandit &lt;i&gt;et al.&lt;/i&gt;, 2008)","plainTextFormattedCitation":"(Pandit et al., 2008)","previouslyFormattedCitation":"(Pandit &lt;i&gt;et al.&lt;/i&gt;, 2008)"},"properties":{"noteIndex":0},"schema":"https://github.com/citation-style-language/schema/raw/master/csl-citation.json"}</w:instrText>
      </w:r>
      <w:r>
        <w:fldChar w:fldCharType="separate"/>
      </w:r>
      <w:r>
        <w:rPr>
          <w:rFonts w:asciiTheme="majorHAnsi" w:hAnsiTheme="majorHAnsi" w:cs="Times New Roman"/>
          <w:noProof/>
          <w:sz w:val="20"/>
        </w:rPr>
        <w:t xml:space="preserve">(Pandit </w:t>
      </w:r>
      <w:r>
        <w:rPr>
          <w:rFonts w:asciiTheme="majorHAnsi" w:hAnsiTheme="majorHAnsi" w:cs="Times New Roman"/>
          <w:i/>
          <w:noProof/>
          <w:sz w:val="20"/>
        </w:rPr>
        <w:t>et al.</w:t>
      </w:r>
      <w:r>
        <w:rPr>
          <w:rFonts w:asciiTheme="majorHAnsi" w:hAnsiTheme="majorHAnsi" w:cs="Times New Roman"/>
          <w:noProof/>
          <w:sz w:val="20"/>
        </w:rPr>
        <w:t>, 2008)</w:t>
      </w:r>
      <w:r>
        <w:fldChar w:fldCharType="end"/>
      </w:r>
      <w:r>
        <w:rPr>
          <w:rFonts w:asciiTheme="majorHAnsi" w:hAnsiTheme="majorHAnsi" w:cs="Times New Roman"/>
          <w:sz w:val="20"/>
        </w:rPr>
        <w:t>.</w:t>
      </w:r>
    </w:p>
    <w:p w14:paraId="3BBAA89D"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 xml:space="preserve">Themes and styles also help keep your document coordinated. When you click Design and choose a new Theme, the pictures </w:t>
      </w:r>
      <w:r>
        <w:fldChar w:fldCharType="begin" w:fldLock="1"/>
      </w:r>
      <w:r>
        <w:rPr>
          <w:rFonts w:asciiTheme="majorHAnsi" w:hAnsiTheme="majorHAnsi" w:cs="Times New Roman"/>
          <w:sz w:val="20"/>
        </w:rPr>
        <w:instrText>ADDIN CSL_CITATION {"citationItems":[{"id":"ITEM-1","itemData":{"DOI":"10.1007/978-981-15-5113-0_4","author":[{"dropping-particle":"","family":"Yadav","given":"Savita","non-dropping-particle":"","parse-names":false,"suffix":""},{"dropping-particle":"","family":"Chakraborty","given":"Pinaki","non-dropping-particle":"","parse-names":false,"suffix":""},{"dropping-particle":"","family":"Mittal","given":"Prabhat","non-dropping-particle":"","parse-names":false,"suffix":""}],"id":"ITEM-1","issued":{"date-parts":[["2021"]]},"page":"53-61","title":"User Interface of a Drawing App for Children: Design and Effectiveness","type":"chapter"},"uris":["http://www.mendeley.com/documents/?uuid=a16b8546-733c-4f56-90a8-9267a34db508"]},{"id":"ITEM-2","itemData":{"author":[{"dropping-particle":"","family":"Kumar","given":"Vinod","non-dropping-particle":"","parse-names":false,"suffix":""},{"dropping-particle":"","family":"Mittal","given":"Prabhat","non-dropping-particle":"","parse-names":false,"suffix":""}],"container-title":"Twenty-first Asian Pacific Conference on International Accounting Issues, Las Vegas, USA","id":"ITEM-2","issued":{"date-parts":[["2009"]]},"title":"Market Integration and Contagion of Standard &amp; Poor's (S&amp;P) CNX Nifty of India with major Global Stock Indices","type":"paper-conference"},"uris":["http://www.mendeley.com/documents/?uuid=e1b49a4c-bd2c-42a5-a5e4-38256e6425e3"]},{"id":"ITEM-3","itemData":{"author":[{"dropping-particle":"","family":"Mittal","given":"Prabhat","non-dropping-particle":"","parse-names":false,"suffix":""}],"container-title":"Presented at Indian Institute of Advanced Studies (IIAS), Shimla","id":"ITEM-3","issued":{"date-parts":[["2012"]]},"title":"Gold Price Movements: Common Wisdom and Myths","type":"paper-conference"},"uris":["http://www.mendeley.com/documents/?uuid=62b88dc5-5156-45e3-bae1-971e638c6673"]}],"mendeley":{"formattedCitation":"(Kumar and Mittal, 2009; Mittal, 2012; Yadav &lt;i&gt;et al.&lt;/i&gt;, 2021a)","plainTextFormattedCitation":"(Kumar and Mittal, 2009; Mittal, 2012; Yadav et al., 2021a)","previouslyFormattedCitation":"(Kumar and Mittal, 2009; Mittal, 2012; Yadav &lt;i&gt;et al.&lt;/i&gt;, 2021a)"},"properties":{"noteIndex":0},"schema":"https://github.com/citation-style-language/schema/raw/master/csl-citation.json"}</w:instrText>
      </w:r>
      <w:r>
        <w:fldChar w:fldCharType="separate"/>
      </w:r>
      <w:r>
        <w:rPr>
          <w:rFonts w:asciiTheme="majorHAnsi" w:hAnsiTheme="majorHAnsi" w:cs="Times New Roman"/>
          <w:noProof/>
          <w:sz w:val="20"/>
        </w:rPr>
        <w:t xml:space="preserve">(Kumar and Mittal, 2009; Mittal, 2012; Yadav </w:t>
      </w:r>
      <w:r>
        <w:rPr>
          <w:rFonts w:asciiTheme="majorHAnsi" w:hAnsiTheme="majorHAnsi" w:cs="Times New Roman"/>
          <w:i/>
          <w:noProof/>
          <w:sz w:val="20"/>
        </w:rPr>
        <w:t>et al.</w:t>
      </w:r>
      <w:r>
        <w:rPr>
          <w:rFonts w:asciiTheme="majorHAnsi" w:hAnsiTheme="majorHAnsi" w:cs="Times New Roman"/>
          <w:noProof/>
          <w:sz w:val="20"/>
        </w:rPr>
        <w:t>, 2021a)</w:t>
      </w:r>
      <w:r>
        <w:fldChar w:fldCharType="end"/>
      </w:r>
      <w:r>
        <w:rPr>
          <w:rFonts w:asciiTheme="majorHAnsi" w:hAnsiTheme="majorHAnsi" w:cs="Times New Roman"/>
          <w:sz w:val="20"/>
        </w:rPr>
        <w:t xml:space="preserve">, charts, and SmartArt graphics change to match your new theme. When you apply styles, your headings change to match the new theme </w:t>
      </w:r>
      <w:r>
        <w:fldChar w:fldCharType="begin" w:fldLock="1"/>
      </w:r>
      <w:r>
        <w:rPr>
          <w:rFonts w:asciiTheme="majorHAnsi" w:hAnsiTheme="majorHAnsi" w:cs="Times New Roman"/>
          <w:sz w:val="20"/>
        </w:rPr>
        <w:instrText>ADDIN CSL_CITATION {"citationItems":[{"id":"ITEM-1","itemData":{"DOI":"10.1080/10447318.2021.1926113","ISSN":"1044-7318","abstract":"Children start scribbling by two years of age and then they gradually learn to draw and paint on drawing sheets using crayons and watercolor. Nowadays, children also start interacting with smartphones at about two years of age and many of them like using drawing apps. We studied how children use drawing apps and how drawings made by them on drawing sheets and using apps differ. We observed 150 children aged between two and twelve years draw using the two mediums. We found that the two- and three-year-old children preferred apps to have a simpler interface, scribbling with glowing colors and listening to background music synchronized with their finger movement. The four- to six-year-old children could draw simple shapes with multiple colors and use the “eraser” feature of the apps. The seven- and eight-year-old children could draw sceneries with “brushes” of different thickness, use the “flood fill” and “undo” features, and open saved drawings. The nine- and ten-year-old children could also use the “redo” and “zoom” features, but complained about the small size of the “canvas”. The eleven- and twelve-year-old children could use “erasers” of different widths. We recommend developing different drawing apps according to the artistic and technical skills of children of different age groups, and believe that such apps can help in nurturing creativity in children.","author":[{"dropping-particle":"","family":"Yadav","given":"Savita","non-dropping-particle":"","parse-names":false,"suffix":""},{"dropping-particle":"","family":"Chakraborty","given":"Pinaki","non-dropping-particle":"","parse-names":false,"suffix":""},{"dropping-particle":"","family":"Mittal","given":"Prabhat","non-dropping-particle":"","parse-names":false,"suffix":""}],"container-title":"International Journal of Human–Computer Interaction","id":"ITEM-1","issued":{"date-parts":[["2021","5","18"]]},"page":"1-15","title":"Designing Drawing Apps for Children: Artistic and Technological Factors","type":"article-journal"},"uris":["http://www.mendeley.com/documents/?uuid=78191d9e-71bb-42a3-8bda-22bcf70c941d"]},{"id":"ITEM-2","itemData":{"DOI":"10.1007/s41959-021-00048-6","ISSN":"2520-8144","author":[{"dropping-particle":"","family":"Mittal","given":"Prabhat","non-dropping-particle":"","parse-names":false,"suffix":""},{"dropping-particle":"","family":"Raghuvaran","given":"Simi","non-dropping-particle":"","parse-names":false,"suffix":""}],"container-title":"Entrepreneurship Education","id":"ITEM-2","issue":"2","issued":{"date-parts":[["2021","6"]]},"page":"153-167","title":"Entrepreneurship education and employability skills: the mediating role of e-learning courses","type":"article-journal","volume":"4"},"uris":["http://www.mendeley.com/documents/?uuid=e8fd6d12-c8df-4664-8e1d-5f319b0f4203"]},{"id":"ITEM-3","itemData":{"DOI":"10.1039/C8PP00481A","ISSN":"14749092","PMID":"30444520","abstract":"The development of UV-B protective mechanisms in aquacultural species is essential for the sustainable production of healthy aqua crop. Freshwater carp Catla catla larvae (13.5 ± 1.12 mg) were fed with a diet containing 0.5% vitamin C (D1) and a control diet (D2) for 40 days. Each group was exposed to two doses of UV-B irradiation: 360 (5 min, D15 min and D25 min) and 720 mJ cm−2 (10 min, D110 min and D210 min) for 15 days. Significantly (p &lt; 0.05) higher survival and average weight were recorded in D1 compared to D2 exposed to the same dose. Also, significantly (p &lt; 0.001) higher nitric oxide synthase and lower thiobarbituric acid reactive substances and heat shock protein 70 levels were recorded in D15 min compared to the other groups. A direct relationship was found between the dose of UV-B and DNA fragmentation in muscles. DNA damage indices such as tail DNA, tail extent moment and olive tail moment were significantly (p &lt; 0.01) lower in D15 min. Thus, supplementation of vitamin C in the diet provides UV-B protection to larvae.","author":[{"dropping-particle":"","family":"Chakrabarti","given":"R.","non-dropping-particle":"","parse-names":false,"suffix":""},{"dropping-particle":"","family":"Singh","given":"M. K.","non-dropping-particle":"","parse-names":false,"suffix":""},{"dropping-particle":"","family":"Sharma","given":"J. G.","non-dropping-particle":"","parse-names":false,"suffix":""},{"dropping-particle":"","family":"Mittal","given":"P.","non-dropping-particle":"","parse-names":false,"suffix":""}],"container-title":"Photochemical and Photobiological Sciences","id":"ITEM-3","issue":"1","issued":{"date-parts":[["2019"]]},"page":"224-231","title":"Dietary supplementation of vitamin C: an effective measure for protection against UV-B irradiation using fish as a model organism","type":"article-journal","volume":"18"},"uris":["http://www.mendeley.com/documents/?uuid=81f80d47-ec85-483b-8855-ea542a6f8dc6"]},{"id":"ITEM-4","itemData":{"DOI":"10.1007/s40011-014-0419-3","ISSN":"03698211","abstract":"Catla catla (Family: Cyprinidae) were exposed to 10, 15, 20, 25, 30, 33 and 35 °C following 28 °C acclimation temperature. Temperature change rate was 2 °C/day. Mortality rate of fish was recorded. In 10 °C temperature group, 17 and 65 % mortality was recorded at 14 and 10 °C, respectively. Significantly (P &lt; 0.05) higher mortality was recorded in fish exposed at 10–20 °C as compared to other treatments. Cumulative mortality rates were 89, 43, 24, 18, 1, 2, and 3 % in fish exposed at 10, 15, 20, 25, 30, 33, and 35 °C, respectively. In 10 °C temperature group, all fish died within 2 days, whereas in 15 and 20 °C temperature groups, mortality was continued up to 11 days; it was 18 days in 25 °C temperature group. With simple regression analysis for the temperature range (T &lt; 28 °C and T &gt; 28 °C), percentage changes of mortality per fall and increase of ΔT = 1 °C was calculated in the log-linear regression model framework. When temperature was reduced from 28 °C, the cumulative mortality increment in each 1 °C fall was e.109 = 1.115 (P &lt; 0.05). High R-square value indicated a high variation (96.8 %) in log-transformed mortality for temperature difference. Beta coefficient was less steep when temperature increased beyond 28 °C. The cumulative mortality e.075 = 1.077 (P &gt; 0.05) was obtained for each 1 °C increase of temperature from 28 °C.","author":[{"dropping-particle":"","family":"Sharma","given":"J. G.","non-dropping-particle":"","parse-names":false,"suffix":""},{"dropping-particle":"","family":"Singh","given":"S. P.","non-dropping-particle":"","parse-names":false,"suffix":""},{"dropping-particle":"","family":"Mittal","given":"P.","non-dropping-particle":"","parse-names":false,"suffix":""},{"dropping-particle":"","family":"Chakrabarti","given":"R.","non-dropping-particle":"","parse-names":false,"suffix":""}],"container-title":"Proceedings of the National Academy of Sciences India Section B - Biological Sciences","id":"ITEM-4","issue":"2","issued":{"date-parts":[["2016","6","30"]]},"page":"269-273","title":"Impact of Temperature Gradient on the Indian Major Carp Catla catla Larvae","type":"article-journal","volume":"86"},"uris":["http://www.mendeley.com/documents/?uuid=bb2f1aee-928d-4d3a-b406-1658a70855a4"]}],"mendeley":{"formattedCitation":"(Chakrabarti &lt;i&gt;et al.&lt;/i&gt;, 2019; Mittal and Raghuvaran, 2021; Sharma &lt;i&gt;et al.&lt;/i&gt;, 2016; Yadav &lt;i&gt;et al.&lt;/i&gt;, 2021b)","plainTextFormattedCitation":"(Chakrabarti et al., 2019; Mittal and Raghuvaran, 2021; Sharma et al., 2016; Yadav et al., 2021b)","previouslyFormattedCitation":"(Chakrabarti &lt;i&gt;et al.&lt;/i&gt;, 2019; Mittal and Raghuvaran, 2021; Sharma &lt;i&gt;et al.&lt;/i&gt;, 2016; Yadav &lt;i&gt;et al.&lt;/i&gt;, 2021b)"},"properties":{"noteIndex":0},"schema":"https://github.com/citation-style-language/schema/raw/master/csl-citation.json"}</w:instrText>
      </w:r>
      <w:r>
        <w:fldChar w:fldCharType="separate"/>
      </w:r>
      <w:r>
        <w:rPr>
          <w:rFonts w:asciiTheme="majorHAnsi" w:hAnsiTheme="majorHAnsi" w:cs="Times New Roman"/>
          <w:noProof/>
          <w:sz w:val="20"/>
        </w:rPr>
        <w:t xml:space="preserve">(Chakrabarti </w:t>
      </w:r>
      <w:r>
        <w:rPr>
          <w:rFonts w:asciiTheme="majorHAnsi" w:hAnsiTheme="majorHAnsi" w:cs="Times New Roman"/>
          <w:i/>
          <w:noProof/>
          <w:sz w:val="20"/>
        </w:rPr>
        <w:t>et al.</w:t>
      </w:r>
      <w:r>
        <w:rPr>
          <w:rFonts w:asciiTheme="majorHAnsi" w:hAnsiTheme="majorHAnsi" w:cs="Times New Roman"/>
          <w:noProof/>
          <w:sz w:val="20"/>
        </w:rPr>
        <w:t xml:space="preserve">, 2019; Mittal and Raghuvaran, 2021; Sharma </w:t>
      </w:r>
      <w:r>
        <w:rPr>
          <w:rFonts w:asciiTheme="majorHAnsi" w:hAnsiTheme="majorHAnsi" w:cs="Times New Roman"/>
          <w:i/>
          <w:noProof/>
          <w:sz w:val="20"/>
        </w:rPr>
        <w:t>et al.</w:t>
      </w:r>
      <w:r>
        <w:rPr>
          <w:rFonts w:asciiTheme="majorHAnsi" w:hAnsiTheme="majorHAnsi" w:cs="Times New Roman"/>
          <w:noProof/>
          <w:sz w:val="20"/>
        </w:rPr>
        <w:t xml:space="preserve">, 2016; Yadav </w:t>
      </w:r>
      <w:r>
        <w:rPr>
          <w:rFonts w:asciiTheme="majorHAnsi" w:hAnsiTheme="majorHAnsi" w:cs="Times New Roman"/>
          <w:i/>
          <w:noProof/>
          <w:sz w:val="20"/>
        </w:rPr>
        <w:t>et al.</w:t>
      </w:r>
      <w:r>
        <w:rPr>
          <w:rFonts w:asciiTheme="majorHAnsi" w:hAnsiTheme="majorHAnsi" w:cs="Times New Roman"/>
          <w:noProof/>
          <w:sz w:val="20"/>
        </w:rPr>
        <w:t>, 2021b)</w:t>
      </w:r>
      <w:r>
        <w:fldChar w:fldCharType="end"/>
      </w:r>
      <w:r>
        <w:rPr>
          <w:rFonts w:asciiTheme="majorHAnsi" w:hAnsiTheme="majorHAnsi" w:cs="Times New Roman"/>
          <w:sz w:val="20"/>
        </w:rPr>
        <w:t>.</w:t>
      </w:r>
    </w:p>
    <w:p w14:paraId="02E36F9F"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 xml:space="preserve">Save time in Word with new buttons that show up where you need them. To change the way a picture fits in your document </w:t>
      </w:r>
      <w:r>
        <w:fldChar w:fldCharType="begin" w:fldLock="1"/>
      </w:r>
      <w:r>
        <w:rPr>
          <w:rFonts w:asciiTheme="majorHAnsi" w:hAnsiTheme="majorHAnsi" w:cs="Times New Roman"/>
          <w:sz w:val="20"/>
        </w:rPr>
        <w:instrText>ADDIN CSL_CITATION {"citationItems":[{"id":"ITEM-1","itemData":{"DOI":"10.1109/DASA51403.2020.9317241","ISBN":"9781728196770","abstract":"Recent decades have witnessed the increased use of advanced technology, new innovations, and AI-startups. All these enhance the efficiency and the effectiveness of the government in public services. To sustain in the competitive environment and meeting expectations of the citizens' and business in their country, governments are continuously analyzing their strategies to choose the right set of digital technologies. The objective of this research is to suggest an optimal strategy using MCDM-AHP (analytic hierarchy process) decision model based on principal component analysis (PCA) for the government to improve their public service delivery. The study selects and analyzes top 100 countries according to Governments' Artificial Intelligence Readiness index score provided by the Oxford Insights and IDRC 2019. Analysis reveals that the improvement in data capabilities should be preferred over the other alternatives available such as digital public services, procurement of advanced technology, data capabilities and innovation capabilities of a nation can be significant in effectiveness of the Government in public services.","author":[{"dropping-particle":"","family":"Mittal","given":"Prabhat","non-dropping-particle":"","parse-names":false,"suffix":""}],"container-title":"2020 International Conference on Decision Aid Sciences and Application, DASA 2020","id":"ITEM-1","issued":{"date-parts":[["2020","11","8"]]},"page":"490-494","publisher":"IEEE","title":"A multi-criterion decision analysis based on PCA for analyzing the digital technology skills in the effectiveness of government services","type":"paper-conference"},"uris":["http://www.mendeley.com/documents/?uuid=fda4f19a-34f2-4e05-95cc-9272689571d4"]},{"id":"ITEM-2","itemData":{"DOI":"10.1109/ICDABI51230.2020.9325647","ISBN":"9781728196756","abstract":"The rapid integration of digital capabilities, innovations and IT skills has become an important practice of a nation in the overall development of the societies and economies. The introduction of digital public services, data capability, technology skills, artificial intelligence (AI) start-ups enhance improvement in the efficiency and effectiveness of the Government service delivery in the public sector. However, the new expectations of citizens' and businesses are posing a great challenge for the governments. Government need to organize themselves and ensure the use of right set of skills to use new digital tools, collaborate and interact with citizens, society, and businesses. Digital transformation of governments is required to serve digital societies and economies. To achieve the goal, governments need to use data capabilities and skills as strategic components of their efforts to modernise the services in the public sector. The study undertakes Governments' Artificial Intelligence Readiness index score of 100 countries from Oxford Insights and IDRC to examine the influence of various digital tools like digital capabilities, technology skills, innovation and data capabilities on effectiveness of government in public service delivery. The findings suggest that the improvement in digital public services, procurement of advanced technology, data and innovation capabilities of a nation can be significant in effectiveness of the Government in public services.","author":[{"dropping-particle":"","family":"Mittal","given":"Prabhat","non-dropping-particle":"","parse-names":false,"suffix":""}],"container-title":"2020 International Conference on Data Analytics for Business and Industry: Way Towards a Sustainable Economy, ICDABI 2020","id":"ITEM-2","issued":{"date-parts":[["2020","10","26"]]},"page":"1-5","publisher":"IEEE","title":"Impact of Digital Capabilities and Technology Skills on Effectiveness of Government in Public Services","type":"paper-conference"},"uris":["http://www.mendeley.com/documents/?uuid=60261662-40dc-41a2-8ea4-35f09133a539"]},{"id":"ITEM-3","itemData":{"DOI":"10.2139/ssrn.3464217","ISSN":"1556-5068","abstract":"Increasing costs and operational inefficiency in healthcare supply chain has drawn the attention of professionals and researchers worldwide. A competent supply chain can provide a tighter control and visibility of greater focus on quality patient care. Today, Big Data …","author":[{"dropping-particle":"","family":"Bhatia","given":"Ambika","non-dropping-particle":"","parse-names":false,"suffix":""},{"dropping-particle":"","family":"Mittal","given":"Prabhat","non-dropping-particle":"","parse-names":false,"suffix":""}],"container-title":"SSRN Electronic Journal","id":"ITEM-3","issued":{"date-parts":[["2019"]]},"title":"Big Data Driven Healthcare Supply Chain: Understanding Potentials and Capabilities","type":"article-journal"},"uris":["http://www.mendeley.com/documents/?uuid=d4ebf9c0-a9ce-49b3-a4ba-f67986661c34"]}],"mendeley":{"formattedCitation":"(Bhatia and Mittal, 2019; Mittal, 2020b, 2020c)","plainTextFormattedCitation":"(Bhatia and Mittal, 2019; Mittal, 2020b, 2020c)","previouslyFormattedCitation":"(Bhatia and Mittal, 2019; Mittal, 2020b, 2020c)"},"properties":{"noteIndex":0},"schema":"https://github.com/citation-style-language/schema/raw/master/csl-citation.json"}</w:instrText>
      </w:r>
      <w:r>
        <w:fldChar w:fldCharType="separate"/>
      </w:r>
      <w:r>
        <w:rPr>
          <w:rFonts w:asciiTheme="majorHAnsi" w:hAnsiTheme="majorHAnsi" w:cs="Times New Roman"/>
          <w:noProof/>
          <w:sz w:val="20"/>
        </w:rPr>
        <w:t>(Bhatia and Mittal, 2019; Mittal, 2020b, 2020c)</w:t>
      </w:r>
      <w:r>
        <w:fldChar w:fldCharType="end"/>
      </w:r>
      <w:r>
        <w:rPr>
          <w:rFonts w:asciiTheme="majorHAnsi" w:hAnsiTheme="majorHAnsi" w:cs="Times New Roman"/>
          <w:sz w:val="20"/>
        </w:rPr>
        <w:t>, click it and a button for layout options appears next to it. When you work on a table, click where you want to add a row or a column, and then click the plus sign.</w:t>
      </w:r>
    </w:p>
    <w:p w14:paraId="6A3DDF68" w14:textId="77777777" w:rsidR="00B41CF5" w:rsidRDefault="00B41CF5" w:rsidP="00B41CF5">
      <w:pPr>
        <w:pStyle w:val="ListParagraph"/>
        <w:numPr>
          <w:ilvl w:val="0"/>
          <w:numId w:val="10"/>
        </w:numPr>
        <w:spacing w:after="120" w:line="240" w:lineRule="auto"/>
        <w:ind w:left="426" w:hanging="426"/>
        <w:jc w:val="both"/>
        <w:rPr>
          <w:rFonts w:asciiTheme="majorHAnsi" w:hAnsiTheme="majorHAnsi" w:cs="Times New Roman"/>
          <w:b/>
          <w:bCs/>
          <w:lang w:val="en-US"/>
        </w:rPr>
      </w:pPr>
      <w:r>
        <w:rPr>
          <w:rFonts w:asciiTheme="majorHAnsi" w:hAnsiTheme="majorHAnsi" w:cs="Times New Roman"/>
          <w:b/>
          <w:bCs/>
          <w:lang w:val="en-US"/>
        </w:rPr>
        <w:t>METHODOLOGY</w:t>
      </w:r>
    </w:p>
    <w:p w14:paraId="2A183A02" w14:textId="77777777" w:rsidR="00D01CB6" w:rsidRDefault="00B41CF5" w:rsidP="00D01CB6">
      <w:pPr>
        <w:spacing w:after="120" w:line="240" w:lineRule="auto"/>
        <w:jc w:val="both"/>
        <w:rPr>
          <w:rFonts w:asciiTheme="majorHAnsi" w:hAnsiTheme="majorHAnsi" w:cs="Times New Roman"/>
          <w:sz w:val="20"/>
        </w:rPr>
      </w:pPr>
      <w:r>
        <w:rPr>
          <w:rFonts w:asciiTheme="majorHAnsi" w:hAnsiTheme="majorHAnsi" w:cs="Times New Roman"/>
          <w:sz w:val="20"/>
        </w:rPr>
        <w:t>The present study has adopted the statistical technique in word with new buttons that show up where you need them. To change the way a picture.</w:t>
      </w:r>
      <w:r w:rsidR="00D01CB6">
        <w:rPr>
          <w:rFonts w:asciiTheme="majorHAnsi" w:hAnsiTheme="majorHAnsi" w:cs="Times New Roman"/>
          <w:sz w:val="20"/>
        </w:rPr>
        <w:t xml:space="preserve"> </w:t>
      </w:r>
      <w:r w:rsidR="00D01CB6">
        <w:rPr>
          <w:rFonts w:asciiTheme="majorHAnsi" w:hAnsiTheme="majorHAnsi" w:cs="Times New Roman"/>
          <w:sz w:val="20"/>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5F2D3D14"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 xml:space="preserve">To make your document look professionally produced, Word provides header, footer, cover page, and text box designs that complement each other. For example, you can add a matching cover page, header, and sidebar. Click Insert </w:t>
      </w:r>
      <w:r>
        <w:rPr>
          <w:rFonts w:asciiTheme="majorHAnsi" w:hAnsiTheme="majorHAnsi" w:cs="Times New Roman"/>
          <w:sz w:val="20"/>
        </w:rPr>
        <w:t>and then choose the elements you want from the different galleries.</w:t>
      </w:r>
    </w:p>
    <w:p w14:paraId="658D0E64" w14:textId="77777777" w:rsidR="00B41CF5" w:rsidRDefault="00B41CF5" w:rsidP="00B41CF5">
      <w:pPr>
        <w:pStyle w:val="ListParagraph"/>
        <w:numPr>
          <w:ilvl w:val="0"/>
          <w:numId w:val="10"/>
        </w:numPr>
        <w:spacing w:after="120" w:line="240" w:lineRule="auto"/>
        <w:ind w:left="426" w:hanging="426"/>
        <w:jc w:val="both"/>
        <w:rPr>
          <w:rFonts w:asciiTheme="majorHAnsi" w:hAnsiTheme="majorHAnsi" w:cs="Times New Roman"/>
          <w:b/>
          <w:bCs/>
          <w:lang w:val="en-US"/>
        </w:rPr>
      </w:pPr>
      <w:r>
        <w:rPr>
          <w:rFonts w:asciiTheme="majorHAnsi" w:hAnsiTheme="majorHAnsi" w:cs="Times New Roman"/>
          <w:b/>
          <w:bCs/>
          <w:lang w:val="en-US"/>
        </w:rPr>
        <w:t>RESULTS AND ANALYSIS</w:t>
      </w:r>
    </w:p>
    <w:p w14:paraId="6F6E0245"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Video provides a powerful way to help you prove your point. When you click Online Video, you can paste in the embed code for the video you want to add. You can also type a keyword to search online for the video that best fits your document.</w:t>
      </w:r>
    </w:p>
    <w:p w14:paraId="6A59F924"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 xml:space="preserve">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 </w:t>
      </w:r>
      <w:r>
        <w:fldChar w:fldCharType="begin" w:fldLock="1"/>
      </w:r>
      <w:r>
        <w:rPr>
          <w:rFonts w:asciiTheme="majorHAnsi" w:hAnsiTheme="majorHAnsi" w:cs="Times New Roman"/>
          <w:sz w:val="20"/>
        </w:rPr>
        <w:instrText>ADDIN CSL_CITATION {"citationItems":[{"id":"ITEM-1","itemData":{"DOI":"10.48001/veethika.2017.03.01.007","ISSN":"2454-342X","abstract":"Australian All Ordinaries Stock Index has been in the headline since 1997 for its tear jerking effect on the stock exchange. Present work attempts to develop a realistic time-series model to explain the behavior of the stock price data during 2 January 1997 to 29 December 2006 collected from www.yahoofinance.com. To begin with residual analysis reveals that assumption of constant one period ahead forecast variance does not hold true. Accordingly, a new class of stochastic processes, called Autoregressive Conditional Heteroscedastic (ARCH) is studied. To this end, Computer programs on Ms-Excel have been used to fit the ARCH model.","author":[{"dropping-particle":"","family":"Mittal","given":"Prabhat","non-dropping-particle":"","parse-names":false,"suffix":""}],"container-title":"VEETHIKA-An International Interdisciplinary Research Journal","id":"ITEM-1","issue":"1","issued":{"date-parts":[["2017","3","31"]]},"page":"74-80","title":"Time Series Analysis Using ARCH Models: A Case Analysis of Australian Stock Index","type":"article-journal","volume":"3"},"uris":["http://www.mendeley.com/documents/?uuid=2fe33e53-a20d-4dad-ab5f-afda05ef15cd"]},{"id":"ITEM-2","itemData":{"abstract":"The counter factual study represents that how a nation like India with special reference to Himachal Pradesh, can adopt, adapt and adept significant national and international approaches followed by the countries and regions to address the COVID-19 pandemic. The paper analyses the two strategies Strategy 1: People being encouraged to stay at home and indulge in frequent washing of their hands and maintaining hygiene; Strategy 2: From rate cuts to quarantines, public officials being pushed to respond to the corona virus along with three Levels (I,II,III) of stringency in the India in general and Himachal Pradesh in specific and its impact on the Covid-19 containment has also been analysed.","author":[{"dropping-particle":"","family":"Verma","given":"C.P.","non-dropping-particle":"","parse-names":false,"suffix":""},{"dropping-particle":"","family":"Bansal","given":"Rajeev","non-dropping-particle":"","parse-names":false,"suffix":""},{"dropping-particle":"","family":"Mittal","given":"Prabhat","non-dropping-particle":"","parse-names":false,"suffix":""}],"container-title":"Administrative development, Journal of HIPA, Shimla","id":"ITEM-2","issue":"1","issued":{"date-parts":[["2020"]]},"page":"1-24","title":"Control of COVID-19: A Counter Factual Analysis","type":"article-journal","volume":"7"},"uris":["http://www.mendeley.com/documents/?uuid=57085b5c-7a05-4c62-a6b8-cc02567e8993"]},{"id":"ITEM-3","itemData":{"author":[{"dropping-particle":"","family":"Mittal, Prabhat and Mohan","given":"Madan","non-dropping-particle":"","parse-names":false,"suffix":""}],"container-title":"Administrative development, Journal of HIPA, Shimla","id":"ITEM-3","issue":"2","issued":{"date-parts":[["2013"]]},"page":"28-35","title":"Fighting Cyber Crimes in India - Achievements and Challenges","type":"article-journal","volume":"1"},"uris":["http://www.mendeley.com/documents/?uuid=d85ac515-47d6-42b0-adfe-fa0a712a88a3"]}],"mendeley":{"formattedCitation":"(Mittal, Prabhat and Mohan, 2013; Mittal, 2017; Verma &lt;i&gt;et al.&lt;/i&gt;, 2020)","plainTextFormattedCitation":"(Mittal, Prabhat and Mohan, 2013; Mittal, 2017; Verma et al., 2020)"},"properties":{"noteIndex":0},"schema":"https://github.com/citation-style-language/schema/raw/master/csl-citation.json"}</w:instrText>
      </w:r>
      <w:r>
        <w:fldChar w:fldCharType="separate"/>
      </w:r>
      <w:r>
        <w:rPr>
          <w:rFonts w:asciiTheme="majorHAnsi" w:hAnsiTheme="majorHAnsi" w:cs="Times New Roman"/>
          <w:noProof/>
          <w:sz w:val="20"/>
        </w:rPr>
        <w:t xml:space="preserve">(Mittal, Prabhat and Mohan, 2013; Mittal, 2017; Verma </w:t>
      </w:r>
      <w:r>
        <w:rPr>
          <w:rFonts w:asciiTheme="majorHAnsi" w:hAnsiTheme="majorHAnsi" w:cs="Times New Roman"/>
          <w:i/>
          <w:noProof/>
          <w:sz w:val="20"/>
        </w:rPr>
        <w:t>et al.</w:t>
      </w:r>
      <w:r>
        <w:rPr>
          <w:rFonts w:asciiTheme="majorHAnsi" w:hAnsiTheme="majorHAnsi" w:cs="Times New Roman"/>
          <w:noProof/>
          <w:sz w:val="20"/>
        </w:rPr>
        <w:t>, 2020)</w:t>
      </w:r>
      <w:r>
        <w:fldChar w:fldCharType="end"/>
      </w:r>
      <w:r>
        <w:rPr>
          <w:rFonts w:asciiTheme="majorHAnsi" w:hAnsiTheme="majorHAnsi" w:cs="Times New Roman"/>
          <w:sz w:val="20"/>
        </w:rPr>
        <w:t>.</w:t>
      </w:r>
    </w:p>
    <w:p w14:paraId="5C38BC20" w14:textId="019A56B2"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SmartArt graphics change to match your new theme. When you apply styles, your headings change to match the new theme.</w:t>
      </w:r>
    </w:p>
    <w:p w14:paraId="0796028D" w14:textId="77777777" w:rsidR="00B41CF5" w:rsidRDefault="00B41CF5" w:rsidP="00B41CF5">
      <w:pPr>
        <w:tabs>
          <w:tab w:val="left" w:pos="3048"/>
        </w:tabs>
        <w:spacing w:after="120" w:line="240" w:lineRule="auto"/>
        <w:rPr>
          <w:rFonts w:asciiTheme="majorHAnsi" w:eastAsia="Times New Roman" w:hAnsiTheme="majorHAnsi" w:cs="Times New Roman"/>
          <w:bCs/>
          <w:sz w:val="20"/>
        </w:rPr>
      </w:pPr>
      <w:r>
        <w:rPr>
          <w:rFonts w:asciiTheme="majorHAnsi" w:eastAsia="Times New Roman" w:hAnsiTheme="majorHAnsi" w:cs="Times New Roman"/>
          <w:b/>
          <w:sz w:val="20"/>
        </w:rPr>
        <w:t xml:space="preserve">Table 1a: </w:t>
      </w:r>
      <w:r>
        <w:rPr>
          <w:rFonts w:asciiTheme="majorHAnsi" w:eastAsia="Times New Roman" w:hAnsiTheme="majorHAnsi" w:cs="Times New Roman"/>
          <w:bCs/>
          <w:sz w:val="20"/>
        </w:rPr>
        <w:t>Results of correlat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793"/>
        <w:gridCol w:w="799"/>
        <w:gridCol w:w="799"/>
        <w:gridCol w:w="799"/>
        <w:gridCol w:w="796"/>
      </w:tblGrid>
      <w:tr w:rsidR="00B41CF5" w14:paraId="22F67016" w14:textId="77777777" w:rsidTr="00B41CF5">
        <w:tc>
          <w:tcPr>
            <w:tcW w:w="995" w:type="pct"/>
            <w:tcBorders>
              <w:top w:val="single" w:sz="4" w:space="0" w:color="000000"/>
              <w:left w:val="single" w:sz="4" w:space="0" w:color="000000"/>
              <w:bottom w:val="single" w:sz="4" w:space="0" w:color="000000"/>
              <w:right w:val="single" w:sz="4" w:space="0" w:color="000000"/>
            </w:tcBorders>
            <w:hideMark/>
          </w:tcPr>
          <w:p w14:paraId="20EC966B" w14:textId="77777777" w:rsidR="00B41CF5" w:rsidRDefault="00B41CF5">
            <w:pPr>
              <w:tabs>
                <w:tab w:val="left" w:pos="3048"/>
              </w:tabs>
              <w:spacing w:after="40" w:line="240" w:lineRule="auto"/>
              <w:jc w:val="center"/>
              <w:rPr>
                <w:rFonts w:asciiTheme="majorHAnsi" w:eastAsia="Times New Roman" w:hAnsiTheme="majorHAnsi" w:cs="Times New Roman"/>
                <w:b/>
                <w:sz w:val="18"/>
                <w:szCs w:val="18"/>
              </w:rPr>
            </w:pPr>
            <w:r>
              <w:rPr>
                <w:rFonts w:asciiTheme="majorHAnsi" w:eastAsia="Times New Roman" w:hAnsiTheme="majorHAnsi" w:cs="Times New Roman"/>
                <w:b/>
                <w:sz w:val="18"/>
                <w:szCs w:val="18"/>
              </w:rPr>
              <w:t>t</w:t>
            </w:r>
          </w:p>
        </w:tc>
        <w:tc>
          <w:tcPr>
            <w:tcW w:w="1002" w:type="pct"/>
            <w:tcBorders>
              <w:top w:val="single" w:sz="4" w:space="0" w:color="000000"/>
              <w:left w:val="single" w:sz="4" w:space="0" w:color="000000"/>
              <w:bottom w:val="single" w:sz="4" w:space="0" w:color="000000"/>
              <w:right w:val="single" w:sz="4" w:space="0" w:color="000000"/>
            </w:tcBorders>
            <w:hideMark/>
          </w:tcPr>
          <w:p w14:paraId="2F534D61" w14:textId="77777777" w:rsidR="00B41CF5" w:rsidRDefault="00B41CF5">
            <w:pPr>
              <w:tabs>
                <w:tab w:val="left" w:pos="3048"/>
              </w:tabs>
              <w:spacing w:after="40" w:line="240" w:lineRule="auto"/>
              <w:jc w:val="center"/>
              <w:rPr>
                <w:rFonts w:asciiTheme="majorHAnsi" w:eastAsia="Times New Roman" w:hAnsiTheme="majorHAnsi" w:cs="Times New Roman"/>
                <w:b/>
                <w:sz w:val="18"/>
                <w:szCs w:val="18"/>
              </w:rPr>
            </w:pPr>
            <w:r>
              <w:rPr>
                <w:rFonts w:asciiTheme="majorHAnsi" w:eastAsia="Times New Roman" w:hAnsiTheme="majorHAnsi" w:cs="Times New Roman"/>
                <w:b/>
                <w:sz w:val="18"/>
                <w:szCs w:val="18"/>
              </w:rPr>
              <w:t>X1</w:t>
            </w:r>
          </w:p>
        </w:tc>
        <w:tc>
          <w:tcPr>
            <w:tcW w:w="1002" w:type="pct"/>
            <w:tcBorders>
              <w:top w:val="single" w:sz="4" w:space="0" w:color="000000"/>
              <w:left w:val="single" w:sz="4" w:space="0" w:color="000000"/>
              <w:bottom w:val="single" w:sz="4" w:space="0" w:color="000000"/>
              <w:right w:val="single" w:sz="4" w:space="0" w:color="000000"/>
            </w:tcBorders>
            <w:hideMark/>
          </w:tcPr>
          <w:p w14:paraId="29CC5928" w14:textId="77777777" w:rsidR="00B41CF5" w:rsidRDefault="00B41CF5">
            <w:pPr>
              <w:tabs>
                <w:tab w:val="left" w:pos="3048"/>
              </w:tabs>
              <w:spacing w:after="40" w:line="240" w:lineRule="auto"/>
              <w:jc w:val="center"/>
              <w:rPr>
                <w:rFonts w:asciiTheme="majorHAnsi" w:eastAsia="Times New Roman" w:hAnsiTheme="majorHAnsi" w:cs="Times New Roman"/>
                <w:b/>
                <w:sz w:val="18"/>
                <w:szCs w:val="18"/>
              </w:rPr>
            </w:pPr>
            <w:r>
              <w:rPr>
                <w:rFonts w:asciiTheme="majorHAnsi" w:eastAsia="Times New Roman" w:hAnsiTheme="majorHAnsi" w:cs="Times New Roman"/>
                <w:b/>
                <w:sz w:val="18"/>
                <w:szCs w:val="18"/>
              </w:rPr>
              <w:t>X2</w:t>
            </w:r>
          </w:p>
        </w:tc>
        <w:tc>
          <w:tcPr>
            <w:tcW w:w="1002" w:type="pct"/>
            <w:tcBorders>
              <w:top w:val="single" w:sz="4" w:space="0" w:color="000000"/>
              <w:left w:val="single" w:sz="4" w:space="0" w:color="000000"/>
              <w:bottom w:val="single" w:sz="4" w:space="0" w:color="000000"/>
              <w:right w:val="single" w:sz="4" w:space="0" w:color="000000"/>
            </w:tcBorders>
            <w:hideMark/>
          </w:tcPr>
          <w:p w14:paraId="1F8521FC" w14:textId="77777777" w:rsidR="00B41CF5" w:rsidRDefault="00B41CF5">
            <w:pPr>
              <w:tabs>
                <w:tab w:val="left" w:pos="3048"/>
              </w:tabs>
              <w:spacing w:after="40" w:line="240" w:lineRule="auto"/>
              <w:jc w:val="center"/>
              <w:rPr>
                <w:rFonts w:asciiTheme="majorHAnsi" w:eastAsia="Times New Roman" w:hAnsiTheme="majorHAnsi" w:cs="Times New Roman"/>
                <w:b/>
                <w:sz w:val="18"/>
                <w:szCs w:val="18"/>
              </w:rPr>
            </w:pPr>
            <w:r>
              <w:rPr>
                <w:rFonts w:asciiTheme="majorHAnsi" w:eastAsia="Times New Roman" w:hAnsiTheme="majorHAnsi" w:cs="Times New Roman"/>
                <w:b/>
                <w:sz w:val="18"/>
                <w:szCs w:val="18"/>
              </w:rPr>
              <w:t>X3</w:t>
            </w:r>
          </w:p>
        </w:tc>
        <w:tc>
          <w:tcPr>
            <w:tcW w:w="1000" w:type="pct"/>
            <w:tcBorders>
              <w:top w:val="single" w:sz="4" w:space="0" w:color="000000"/>
              <w:left w:val="single" w:sz="4" w:space="0" w:color="000000"/>
              <w:bottom w:val="single" w:sz="4" w:space="0" w:color="000000"/>
              <w:right w:val="single" w:sz="4" w:space="0" w:color="000000"/>
            </w:tcBorders>
            <w:hideMark/>
          </w:tcPr>
          <w:p w14:paraId="51757AD7" w14:textId="77777777" w:rsidR="00B41CF5" w:rsidRDefault="00B41CF5">
            <w:pPr>
              <w:tabs>
                <w:tab w:val="left" w:pos="3048"/>
              </w:tabs>
              <w:spacing w:after="40" w:line="240" w:lineRule="auto"/>
              <w:jc w:val="center"/>
              <w:rPr>
                <w:rFonts w:asciiTheme="majorHAnsi" w:eastAsia="Times New Roman" w:hAnsiTheme="majorHAnsi" w:cs="Times New Roman"/>
                <w:b/>
                <w:sz w:val="18"/>
                <w:szCs w:val="18"/>
              </w:rPr>
            </w:pPr>
            <w:r>
              <w:rPr>
                <w:rFonts w:asciiTheme="majorHAnsi" w:eastAsia="Times New Roman" w:hAnsiTheme="majorHAnsi" w:cs="Times New Roman"/>
                <w:b/>
                <w:sz w:val="18"/>
                <w:szCs w:val="18"/>
              </w:rPr>
              <w:t>X4</w:t>
            </w:r>
          </w:p>
        </w:tc>
      </w:tr>
      <w:tr w:rsidR="00B41CF5" w14:paraId="6EF303E6" w14:textId="77777777" w:rsidTr="00B41CF5">
        <w:tc>
          <w:tcPr>
            <w:tcW w:w="995" w:type="pct"/>
            <w:tcBorders>
              <w:top w:val="single" w:sz="4" w:space="0" w:color="000000"/>
              <w:left w:val="single" w:sz="4" w:space="0" w:color="000000"/>
              <w:bottom w:val="single" w:sz="4" w:space="0" w:color="000000"/>
              <w:right w:val="single" w:sz="4" w:space="0" w:color="000000"/>
            </w:tcBorders>
            <w:hideMark/>
          </w:tcPr>
          <w:p w14:paraId="6336B7A2" w14:textId="77777777" w:rsidR="00B41CF5" w:rsidRDefault="00B41CF5">
            <w:pPr>
              <w:tabs>
                <w:tab w:val="left" w:pos="3048"/>
              </w:tabs>
              <w:spacing w:after="40" w:line="240" w:lineRule="auto"/>
              <w:jc w:val="center"/>
              <w:rPr>
                <w:rFonts w:asciiTheme="majorHAnsi" w:eastAsia="Times New Roman" w:hAnsiTheme="majorHAnsi" w:cs="Times New Roman"/>
                <w:b/>
                <w:sz w:val="18"/>
                <w:szCs w:val="18"/>
              </w:rPr>
            </w:pPr>
            <w:r>
              <w:rPr>
                <w:rFonts w:asciiTheme="majorHAnsi" w:eastAsia="Times New Roman" w:hAnsiTheme="majorHAnsi" w:cs="Times New Roman"/>
                <w:b/>
                <w:sz w:val="18"/>
                <w:szCs w:val="18"/>
              </w:rPr>
              <w:t>X1</w:t>
            </w:r>
          </w:p>
        </w:tc>
        <w:tc>
          <w:tcPr>
            <w:tcW w:w="1002" w:type="pct"/>
            <w:tcBorders>
              <w:top w:val="single" w:sz="4" w:space="0" w:color="000000"/>
              <w:left w:val="single" w:sz="4" w:space="0" w:color="000000"/>
              <w:bottom w:val="single" w:sz="4" w:space="0" w:color="000000"/>
              <w:right w:val="single" w:sz="4" w:space="0" w:color="000000"/>
            </w:tcBorders>
            <w:hideMark/>
          </w:tcPr>
          <w:p w14:paraId="452FB22B" w14:textId="77777777" w:rsidR="00B41CF5" w:rsidRDefault="00B41CF5">
            <w:pPr>
              <w:spacing w:after="40" w:line="240" w:lineRule="auto"/>
              <w:jc w:val="center"/>
              <w:rPr>
                <w:rFonts w:asciiTheme="majorHAnsi" w:eastAsia="Cambria Math" w:hAnsiTheme="majorHAnsi" w:cs="Cambria Math"/>
                <w:sz w:val="18"/>
                <w:szCs w:val="18"/>
              </w:rPr>
            </w:pPr>
            <w:r>
              <w:rPr>
                <w:rFonts w:asciiTheme="majorHAnsi" w:eastAsia="Cambria Math" w:hAnsiTheme="majorHAnsi" w:cs="Cambria Math"/>
                <w:sz w:val="18"/>
                <w:szCs w:val="18"/>
              </w:rPr>
              <w:t>--</w:t>
            </w:r>
          </w:p>
        </w:tc>
        <w:tc>
          <w:tcPr>
            <w:tcW w:w="1002" w:type="pct"/>
            <w:tcBorders>
              <w:top w:val="single" w:sz="4" w:space="0" w:color="000000"/>
              <w:left w:val="single" w:sz="4" w:space="0" w:color="000000"/>
              <w:bottom w:val="single" w:sz="4" w:space="0" w:color="000000"/>
              <w:right w:val="single" w:sz="4" w:space="0" w:color="000000"/>
            </w:tcBorders>
            <w:hideMark/>
          </w:tcPr>
          <w:p w14:paraId="51D3002D" w14:textId="77777777" w:rsidR="00B41CF5" w:rsidRDefault="00B41CF5">
            <w:pPr>
              <w:spacing w:after="40" w:line="240" w:lineRule="auto"/>
              <w:jc w:val="center"/>
              <w:rPr>
                <w:rFonts w:asciiTheme="majorHAnsi" w:eastAsia="Times New Roman" w:hAnsiTheme="majorHAnsi" w:cs="Times New Roman"/>
                <w:color w:val="000000"/>
                <w:sz w:val="18"/>
                <w:szCs w:val="18"/>
              </w:rPr>
            </w:pPr>
            <w:r>
              <w:rPr>
                <w:rFonts w:asciiTheme="majorHAnsi" w:eastAsia="Cambria Math" w:hAnsiTheme="majorHAnsi" w:cs="Cambria Math"/>
                <w:sz w:val="18"/>
                <w:szCs w:val="18"/>
              </w:rPr>
              <w:t>--</w:t>
            </w:r>
          </w:p>
        </w:tc>
        <w:tc>
          <w:tcPr>
            <w:tcW w:w="1002" w:type="pct"/>
            <w:tcBorders>
              <w:top w:val="single" w:sz="4" w:space="0" w:color="000000"/>
              <w:left w:val="single" w:sz="4" w:space="0" w:color="000000"/>
              <w:bottom w:val="single" w:sz="4" w:space="0" w:color="000000"/>
              <w:right w:val="single" w:sz="4" w:space="0" w:color="000000"/>
            </w:tcBorders>
            <w:hideMark/>
          </w:tcPr>
          <w:p w14:paraId="26BA8F0C" w14:textId="77777777" w:rsidR="00B41CF5" w:rsidRDefault="00B41CF5">
            <w:pPr>
              <w:tabs>
                <w:tab w:val="left" w:pos="3048"/>
              </w:tabs>
              <w:spacing w:after="40" w:line="240" w:lineRule="auto"/>
              <w:jc w:val="center"/>
              <w:rPr>
                <w:rFonts w:asciiTheme="majorHAnsi" w:eastAsia="Times New Roman" w:hAnsiTheme="majorHAnsi" w:cs="Times New Roman"/>
                <w:sz w:val="18"/>
                <w:szCs w:val="18"/>
              </w:rPr>
            </w:pPr>
            <w:r>
              <w:rPr>
                <w:rFonts w:asciiTheme="majorHAnsi" w:eastAsia="Cambria Math" w:hAnsiTheme="majorHAnsi" w:cs="Cambria Math"/>
                <w:sz w:val="18"/>
                <w:szCs w:val="18"/>
              </w:rPr>
              <w:t>--</w:t>
            </w:r>
          </w:p>
        </w:tc>
        <w:tc>
          <w:tcPr>
            <w:tcW w:w="1000" w:type="pct"/>
            <w:tcBorders>
              <w:top w:val="single" w:sz="4" w:space="0" w:color="000000"/>
              <w:left w:val="single" w:sz="4" w:space="0" w:color="000000"/>
              <w:bottom w:val="single" w:sz="4" w:space="0" w:color="000000"/>
              <w:right w:val="single" w:sz="4" w:space="0" w:color="000000"/>
            </w:tcBorders>
            <w:hideMark/>
          </w:tcPr>
          <w:p w14:paraId="5E0E8AE3" w14:textId="77777777" w:rsidR="00B41CF5" w:rsidRDefault="00B41CF5">
            <w:pPr>
              <w:spacing w:after="40" w:line="240" w:lineRule="auto"/>
              <w:jc w:val="center"/>
              <w:rPr>
                <w:rFonts w:asciiTheme="majorHAnsi" w:eastAsia="Cambria Math" w:hAnsiTheme="majorHAnsi" w:cs="Cambria Math"/>
                <w:sz w:val="18"/>
                <w:szCs w:val="18"/>
              </w:rPr>
            </w:pPr>
            <w:r>
              <w:rPr>
                <w:rFonts w:asciiTheme="majorHAnsi" w:eastAsia="Cambria Math" w:hAnsiTheme="majorHAnsi" w:cs="Cambria Math"/>
                <w:sz w:val="18"/>
                <w:szCs w:val="18"/>
              </w:rPr>
              <w:t>--</w:t>
            </w:r>
          </w:p>
        </w:tc>
      </w:tr>
      <w:tr w:rsidR="00B41CF5" w14:paraId="66C57637" w14:textId="77777777" w:rsidTr="00B41CF5">
        <w:tc>
          <w:tcPr>
            <w:tcW w:w="995" w:type="pct"/>
            <w:tcBorders>
              <w:top w:val="single" w:sz="4" w:space="0" w:color="000000"/>
              <w:left w:val="single" w:sz="4" w:space="0" w:color="000000"/>
              <w:bottom w:val="single" w:sz="4" w:space="0" w:color="000000"/>
              <w:right w:val="single" w:sz="4" w:space="0" w:color="000000"/>
            </w:tcBorders>
            <w:hideMark/>
          </w:tcPr>
          <w:p w14:paraId="7BE97BCC" w14:textId="77777777" w:rsidR="00B41CF5" w:rsidRDefault="00B41CF5">
            <w:pPr>
              <w:tabs>
                <w:tab w:val="left" w:pos="3048"/>
              </w:tabs>
              <w:spacing w:after="40" w:line="240" w:lineRule="auto"/>
              <w:jc w:val="center"/>
              <w:rPr>
                <w:rFonts w:asciiTheme="majorHAnsi" w:eastAsia="Times New Roman" w:hAnsiTheme="majorHAnsi" w:cs="Times New Roman"/>
                <w:b/>
                <w:sz w:val="18"/>
                <w:szCs w:val="18"/>
              </w:rPr>
            </w:pPr>
            <w:r>
              <w:rPr>
                <w:rFonts w:asciiTheme="majorHAnsi" w:eastAsia="Times New Roman" w:hAnsiTheme="majorHAnsi" w:cs="Times New Roman"/>
                <w:b/>
                <w:sz w:val="18"/>
                <w:szCs w:val="18"/>
              </w:rPr>
              <w:t>X2</w:t>
            </w:r>
          </w:p>
        </w:tc>
        <w:tc>
          <w:tcPr>
            <w:tcW w:w="1002" w:type="pct"/>
            <w:tcBorders>
              <w:top w:val="single" w:sz="4" w:space="0" w:color="000000"/>
              <w:left w:val="single" w:sz="4" w:space="0" w:color="000000"/>
              <w:bottom w:val="single" w:sz="4" w:space="0" w:color="000000"/>
              <w:right w:val="single" w:sz="4" w:space="0" w:color="000000"/>
            </w:tcBorders>
            <w:hideMark/>
          </w:tcPr>
          <w:p w14:paraId="473F3B05" w14:textId="77777777" w:rsidR="00B41CF5" w:rsidRDefault="00B41CF5">
            <w:pPr>
              <w:spacing w:after="40" w:line="240" w:lineRule="auto"/>
              <w:jc w:val="center"/>
              <w:rPr>
                <w:rFonts w:asciiTheme="majorHAnsi" w:eastAsia="Cambria Math" w:hAnsiTheme="majorHAnsi" w:cs="Cambria Math"/>
                <w:sz w:val="18"/>
                <w:szCs w:val="18"/>
              </w:rPr>
            </w:pPr>
            <w:r>
              <w:rPr>
                <w:rFonts w:asciiTheme="majorHAnsi" w:eastAsia="Cambria Math" w:hAnsiTheme="majorHAnsi" w:cs="Cambria Math"/>
                <w:sz w:val="18"/>
                <w:szCs w:val="18"/>
              </w:rPr>
              <w:t>--</w:t>
            </w:r>
          </w:p>
        </w:tc>
        <w:tc>
          <w:tcPr>
            <w:tcW w:w="1002" w:type="pct"/>
            <w:tcBorders>
              <w:top w:val="single" w:sz="4" w:space="0" w:color="000000"/>
              <w:left w:val="single" w:sz="4" w:space="0" w:color="000000"/>
              <w:bottom w:val="single" w:sz="4" w:space="0" w:color="000000"/>
              <w:right w:val="single" w:sz="4" w:space="0" w:color="000000"/>
            </w:tcBorders>
            <w:hideMark/>
          </w:tcPr>
          <w:p w14:paraId="5FC7F6AC" w14:textId="77777777" w:rsidR="00B41CF5" w:rsidRDefault="00B41CF5">
            <w:pPr>
              <w:tabs>
                <w:tab w:val="left" w:pos="3048"/>
              </w:tabs>
              <w:spacing w:after="40" w:line="240" w:lineRule="auto"/>
              <w:jc w:val="center"/>
              <w:rPr>
                <w:rFonts w:asciiTheme="majorHAnsi" w:eastAsia="Times New Roman" w:hAnsiTheme="majorHAnsi" w:cs="Times New Roman"/>
                <w:sz w:val="18"/>
                <w:szCs w:val="18"/>
              </w:rPr>
            </w:pPr>
            <w:r>
              <w:rPr>
                <w:rFonts w:asciiTheme="majorHAnsi" w:eastAsia="Cambria Math" w:hAnsiTheme="majorHAnsi" w:cs="Cambria Math"/>
                <w:sz w:val="18"/>
                <w:szCs w:val="18"/>
              </w:rPr>
              <w:t>--</w:t>
            </w:r>
          </w:p>
        </w:tc>
        <w:tc>
          <w:tcPr>
            <w:tcW w:w="1002" w:type="pct"/>
            <w:tcBorders>
              <w:top w:val="single" w:sz="4" w:space="0" w:color="000000"/>
              <w:left w:val="single" w:sz="4" w:space="0" w:color="000000"/>
              <w:bottom w:val="single" w:sz="4" w:space="0" w:color="000000"/>
              <w:right w:val="single" w:sz="4" w:space="0" w:color="000000"/>
            </w:tcBorders>
            <w:hideMark/>
          </w:tcPr>
          <w:p w14:paraId="154F05BF" w14:textId="77777777" w:rsidR="00B41CF5" w:rsidRDefault="00B41CF5">
            <w:pPr>
              <w:tabs>
                <w:tab w:val="left" w:pos="3048"/>
              </w:tabs>
              <w:spacing w:after="40" w:line="240" w:lineRule="auto"/>
              <w:jc w:val="center"/>
              <w:rPr>
                <w:rFonts w:asciiTheme="majorHAnsi" w:eastAsia="Times New Roman" w:hAnsiTheme="majorHAnsi" w:cs="Times New Roman"/>
                <w:sz w:val="18"/>
                <w:szCs w:val="18"/>
              </w:rPr>
            </w:pPr>
            <w:r>
              <w:rPr>
                <w:rFonts w:asciiTheme="majorHAnsi" w:eastAsia="Cambria Math" w:hAnsiTheme="majorHAnsi" w:cs="Cambria Math"/>
                <w:sz w:val="18"/>
                <w:szCs w:val="18"/>
              </w:rPr>
              <w:t>--</w:t>
            </w:r>
          </w:p>
        </w:tc>
        <w:tc>
          <w:tcPr>
            <w:tcW w:w="1000" w:type="pct"/>
            <w:tcBorders>
              <w:top w:val="single" w:sz="4" w:space="0" w:color="000000"/>
              <w:left w:val="single" w:sz="4" w:space="0" w:color="000000"/>
              <w:bottom w:val="single" w:sz="4" w:space="0" w:color="000000"/>
              <w:right w:val="single" w:sz="4" w:space="0" w:color="000000"/>
            </w:tcBorders>
            <w:hideMark/>
          </w:tcPr>
          <w:p w14:paraId="139C1B06" w14:textId="77777777" w:rsidR="00B41CF5" w:rsidRDefault="00B41CF5">
            <w:pPr>
              <w:spacing w:after="40" w:line="240" w:lineRule="auto"/>
              <w:jc w:val="center"/>
              <w:rPr>
                <w:rFonts w:asciiTheme="majorHAnsi" w:eastAsia="Cambria Math" w:hAnsiTheme="majorHAnsi" w:cs="Cambria Math"/>
                <w:sz w:val="18"/>
                <w:szCs w:val="18"/>
              </w:rPr>
            </w:pPr>
            <w:r>
              <w:rPr>
                <w:rFonts w:asciiTheme="majorHAnsi" w:eastAsia="Cambria Math" w:hAnsiTheme="majorHAnsi" w:cs="Cambria Math"/>
                <w:sz w:val="18"/>
                <w:szCs w:val="18"/>
              </w:rPr>
              <w:t>--</w:t>
            </w:r>
          </w:p>
        </w:tc>
      </w:tr>
      <w:tr w:rsidR="00B41CF5" w14:paraId="5F169C9B" w14:textId="77777777" w:rsidTr="00B41CF5">
        <w:tc>
          <w:tcPr>
            <w:tcW w:w="995" w:type="pct"/>
            <w:tcBorders>
              <w:top w:val="single" w:sz="4" w:space="0" w:color="000000"/>
              <w:left w:val="single" w:sz="4" w:space="0" w:color="000000"/>
              <w:bottom w:val="single" w:sz="4" w:space="0" w:color="000000"/>
              <w:right w:val="single" w:sz="4" w:space="0" w:color="000000"/>
            </w:tcBorders>
            <w:hideMark/>
          </w:tcPr>
          <w:p w14:paraId="40550F4C" w14:textId="77777777" w:rsidR="00B41CF5" w:rsidRDefault="00B41CF5">
            <w:pPr>
              <w:tabs>
                <w:tab w:val="left" w:pos="3048"/>
              </w:tabs>
              <w:spacing w:after="40" w:line="240" w:lineRule="auto"/>
              <w:jc w:val="center"/>
              <w:rPr>
                <w:rFonts w:asciiTheme="majorHAnsi" w:eastAsia="Times New Roman" w:hAnsiTheme="majorHAnsi" w:cs="Times New Roman"/>
                <w:b/>
                <w:sz w:val="18"/>
                <w:szCs w:val="18"/>
              </w:rPr>
            </w:pPr>
            <w:r>
              <w:rPr>
                <w:rFonts w:asciiTheme="majorHAnsi" w:eastAsia="Times New Roman" w:hAnsiTheme="majorHAnsi" w:cs="Times New Roman"/>
                <w:b/>
                <w:sz w:val="18"/>
                <w:szCs w:val="18"/>
              </w:rPr>
              <w:t>X3</w:t>
            </w:r>
          </w:p>
        </w:tc>
        <w:tc>
          <w:tcPr>
            <w:tcW w:w="1002" w:type="pct"/>
            <w:tcBorders>
              <w:top w:val="single" w:sz="4" w:space="0" w:color="000000"/>
              <w:left w:val="single" w:sz="4" w:space="0" w:color="000000"/>
              <w:bottom w:val="single" w:sz="4" w:space="0" w:color="000000"/>
              <w:right w:val="single" w:sz="4" w:space="0" w:color="000000"/>
            </w:tcBorders>
            <w:hideMark/>
          </w:tcPr>
          <w:p w14:paraId="1A389EFE" w14:textId="77777777" w:rsidR="00B41CF5" w:rsidRDefault="00B41CF5">
            <w:pPr>
              <w:spacing w:after="40" w:line="240" w:lineRule="auto"/>
              <w:jc w:val="center"/>
              <w:rPr>
                <w:rFonts w:asciiTheme="majorHAnsi" w:eastAsia="Cambria Math" w:hAnsiTheme="majorHAnsi" w:cs="Cambria Math"/>
                <w:sz w:val="18"/>
                <w:szCs w:val="18"/>
              </w:rPr>
            </w:pPr>
            <w:r>
              <w:rPr>
                <w:rFonts w:asciiTheme="majorHAnsi" w:eastAsia="Cambria Math" w:hAnsiTheme="majorHAnsi" w:cs="Cambria Math"/>
                <w:sz w:val="18"/>
                <w:szCs w:val="18"/>
              </w:rPr>
              <w:t>--</w:t>
            </w:r>
          </w:p>
        </w:tc>
        <w:tc>
          <w:tcPr>
            <w:tcW w:w="1002" w:type="pct"/>
            <w:tcBorders>
              <w:top w:val="single" w:sz="4" w:space="0" w:color="000000"/>
              <w:left w:val="single" w:sz="4" w:space="0" w:color="000000"/>
              <w:bottom w:val="single" w:sz="4" w:space="0" w:color="000000"/>
              <w:right w:val="single" w:sz="4" w:space="0" w:color="000000"/>
            </w:tcBorders>
            <w:hideMark/>
          </w:tcPr>
          <w:p w14:paraId="09383B96" w14:textId="77777777" w:rsidR="00B41CF5" w:rsidRDefault="00B41CF5">
            <w:pPr>
              <w:tabs>
                <w:tab w:val="left" w:pos="3048"/>
              </w:tabs>
              <w:spacing w:after="40" w:line="240" w:lineRule="auto"/>
              <w:jc w:val="center"/>
              <w:rPr>
                <w:rFonts w:asciiTheme="majorHAnsi" w:eastAsia="Times New Roman" w:hAnsiTheme="majorHAnsi" w:cs="Times New Roman"/>
                <w:sz w:val="18"/>
                <w:szCs w:val="18"/>
              </w:rPr>
            </w:pPr>
            <w:r>
              <w:rPr>
                <w:rFonts w:asciiTheme="majorHAnsi" w:eastAsia="Cambria Math" w:hAnsiTheme="majorHAnsi" w:cs="Cambria Math"/>
                <w:sz w:val="18"/>
                <w:szCs w:val="18"/>
              </w:rPr>
              <w:t>--</w:t>
            </w:r>
          </w:p>
        </w:tc>
        <w:tc>
          <w:tcPr>
            <w:tcW w:w="1002" w:type="pct"/>
            <w:tcBorders>
              <w:top w:val="single" w:sz="4" w:space="0" w:color="000000"/>
              <w:left w:val="single" w:sz="4" w:space="0" w:color="000000"/>
              <w:bottom w:val="single" w:sz="4" w:space="0" w:color="000000"/>
              <w:right w:val="single" w:sz="4" w:space="0" w:color="000000"/>
            </w:tcBorders>
            <w:hideMark/>
          </w:tcPr>
          <w:p w14:paraId="4D529DA4" w14:textId="77777777" w:rsidR="00B41CF5" w:rsidRDefault="00B41CF5">
            <w:pPr>
              <w:tabs>
                <w:tab w:val="left" w:pos="3048"/>
              </w:tabs>
              <w:spacing w:after="40" w:line="240" w:lineRule="auto"/>
              <w:jc w:val="center"/>
              <w:rPr>
                <w:rFonts w:asciiTheme="majorHAnsi" w:eastAsia="Times New Roman" w:hAnsiTheme="majorHAnsi" w:cs="Times New Roman"/>
                <w:sz w:val="18"/>
                <w:szCs w:val="18"/>
              </w:rPr>
            </w:pPr>
            <w:r>
              <w:rPr>
                <w:rFonts w:asciiTheme="majorHAnsi" w:eastAsia="Cambria Math" w:hAnsiTheme="majorHAnsi" w:cs="Cambria Math"/>
                <w:sz w:val="18"/>
                <w:szCs w:val="18"/>
              </w:rPr>
              <w:t>--</w:t>
            </w:r>
          </w:p>
        </w:tc>
        <w:tc>
          <w:tcPr>
            <w:tcW w:w="1000" w:type="pct"/>
            <w:tcBorders>
              <w:top w:val="single" w:sz="4" w:space="0" w:color="000000"/>
              <w:left w:val="single" w:sz="4" w:space="0" w:color="000000"/>
              <w:bottom w:val="single" w:sz="4" w:space="0" w:color="000000"/>
              <w:right w:val="single" w:sz="4" w:space="0" w:color="000000"/>
            </w:tcBorders>
            <w:hideMark/>
          </w:tcPr>
          <w:p w14:paraId="75768699" w14:textId="77777777" w:rsidR="00B41CF5" w:rsidRDefault="00B41CF5">
            <w:pPr>
              <w:spacing w:after="40" w:line="240" w:lineRule="auto"/>
              <w:jc w:val="center"/>
              <w:rPr>
                <w:rFonts w:asciiTheme="majorHAnsi" w:eastAsia="Cambria Math" w:hAnsiTheme="majorHAnsi" w:cs="Cambria Math"/>
                <w:sz w:val="18"/>
                <w:szCs w:val="18"/>
              </w:rPr>
            </w:pPr>
            <w:r>
              <w:rPr>
                <w:rFonts w:asciiTheme="majorHAnsi" w:eastAsia="Cambria Math" w:hAnsiTheme="majorHAnsi" w:cs="Cambria Math"/>
                <w:sz w:val="18"/>
                <w:szCs w:val="18"/>
              </w:rPr>
              <w:t>--</w:t>
            </w:r>
          </w:p>
        </w:tc>
      </w:tr>
      <w:tr w:rsidR="00B41CF5" w14:paraId="68F1D4A3" w14:textId="77777777" w:rsidTr="00B41CF5">
        <w:tc>
          <w:tcPr>
            <w:tcW w:w="995" w:type="pct"/>
            <w:tcBorders>
              <w:top w:val="single" w:sz="4" w:space="0" w:color="000000"/>
              <w:left w:val="single" w:sz="4" w:space="0" w:color="000000"/>
              <w:bottom w:val="single" w:sz="4" w:space="0" w:color="000000"/>
              <w:right w:val="single" w:sz="4" w:space="0" w:color="000000"/>
            </w:tcBorders>
            <w:hideMark/>
          </w:tcPr>
          <w:p w14:paraId="0182DE6C" w14:textId="77777777" w:rsidR="00B41CF5" w:rsidRDefault="00B41CF5">
            <w:pPr>
              <w:tabs>
                <w:tab w:val="left" w:pos="3048"/>
              </w:tabs>
              <w:spacing w:after="40" w:line="240" w:lineRule="auto"/>
              <w:jc w:val="center"/>
              <w:rPr>
                <w:rFonts w:asciiTheme="majorHAnsi" w:eastAsia="Times New Roman" w:hAnsiTheme="majorHAnsi" w:cs="Times New Roman"/>
                <w:b/>
                <w:sz w:val="18"/>
                <w:szCs w:val="18"/>
              </w:rPr>
            </w:pPr>
            <w:r>
              <w:rPr>
                <w:rFonts w:asciiTheme="majorHAnsi" w:eastAsia="Times New Roman" w:hAnsiTheme="majorHAnsi" w:cs="Times New Roman"/>
                <w:b/>
                <w:sz w:val="18"/>
                <w:szCs w:val="18"/>
              </w:rPr>
              <w:t>X4</w:t>
            </w:r>
          </w:p>
        </w:tc>
        <w:tc>
          <w:tcPr>
            <w:tcW w:w="1002" w:type="pct"/>
            <w:tcBorders>
              <w:top w:val="single" w:sz="4" w:space="0" w:color="000000"/>
              <w:left w:val="single" w:sz="4" w:space="0" w:color="000000"/>
              <w:bottom w:val="single" w:sz="4" w:space="0" w:color="000000"/>
              <w:right w:val="single" w:sz="4" w:space="0" w:color="000000"/>
            </w:tcBorders>
            <w:hideMark/>
          </w:tcPr>
          <w:p w14:paraId="149B8F3B" w14:textId="77777777" w:rsidR="00B41CF5" w:rsidRDefault="00B41CF5">
            <w:pPr>
              <w:spacing w:after="40" w:line="240" w:lineRule="auto"/>
              <w:jc w:val="center"/>
              <w:rPr>
                <w:rFonts w:asciiTheme="majorHAnsi" w:eastAsia="Cambria Math" w:hAnsiTheme="majorHAnsi" w:cs="Cambria Math"/>
                <w:sz w:val="18"/>
                <w:szCs w:val="18"/>
              </w:rPr>
            </w:pPr>
            <w:r>
              <w:rPr>
                <w:rFonts w:asciiTheme="majorHAnsi" w:eastAsia="Cambria Math" w:hAnsiTheme="majorHAnsi" w:cs="Cambria Math"/>
                <w:sz w:val="18"/>
                <w:szCs w:val="18"/>
              </w:rPr>
              <w:t>--</w:t>
            </w:r>
          </w:p>
        </w:tc>
        <w:tc>
          <w:tcPr>
            <w:tcW w:w="1002" w:type="pct"/>
            <w:tcBorders>
              <w:top w:val="single" w:sz="4" w:space="0" w:color="000000"/>
              <w:left w:val="single" w:sz="4" w:space="0" w:color="000000"/>
              <w:bottom w:val="single" w:sz="4" w:space="0" w:color="000000"/>
              <w:right w:val="single" w:sz="4" w:space="0" w:color="000000"/>
            </w:tcBorders>
            <w:hideMark/>
          </w:tcPr>
          <w:p w14:paraId="2ED2948A" w14:textId="77777777" w:rsidR="00B41CF5" w:rsidRDefault="00B41CF5">
            <w:pPr>
              <w:tabs>
                <w:tab w:val="left" w:pos="3048"/>
              </w:tabs>
              <w:spacing w:after="40" w:line="240" w:lineRule="auto"/>
              <w:jc w:val="center"/>
              <w:rPr>
                <w:rFonts w:asciiTheme="majorHAnsi" w:eastAsia="Times New Roman" w:hAnsiTheme="majorHAnsi" w:cs="Times New Roman"/>
                <w:sz w:val="18"/>
                <w:szCs w:val="18"/>
              </w:rPr>
            </w:pPr>
            <w:r>
              <w:rPr>
                <w:rFonts w:asciiTheme="majorHAnsi" w:eastAsia="Cambria Math" w:hAnsiTheme="majorHAnsi" w:cs="Cambria Math"/>
                <w:sz w:val="18"/>
                <w:szCs w:val="18"/>
              </w:rPr>
              <w:t>--</w:t>
            </w:r>
          </w:p>
        </w:tc>
        <w:tc>
          <w:tcPr>
            <w:tcW w:w="1002" w:type="pct"/>
            <w:tcBorders>
              <w:top w:val="single" w:sz="4" w:space="0" w:color="000000"/>
              <w:left w:val="single" w:sz="4" w:space="0" w:color="000000"/>
              <w:bottom w:val="single" w:sz="4" w:space="0" w:color="000000"/>
              <w:right w:val="single" w:sz="4" w:space="0" w:color="000000"/>
            </w:tcBorders>
            <w:hideMark/>
          </w:tcPr>
          <w:p w14:paraId="5F9949C3" w14:textId="77777777" w:rsidR="00B41CF5" w:rsidRDefault="00B41CF5">
            <w:pPr>
              <w:tabs>
                <w:tab w:val="left" w:pos="3048"/>
              </w:tabs>
              <w:spacing w:after="40" w:line="240" w:lineRule="auto"/>
              <w:jc w:val="center"/>
              <w:rPr>
                <w:rFonts w:asciiTheme="majorHAnsi" w:eastAsia="Times New Roman" w:hAnsiTheme="majorHAnsi" w:cs="Times New Roman"/>
                <w:sz w:val="18"/>
                <w:szCs w:val="18"/>
              </w:rPr>
            </w:pPr>
            <w:r>
              <w:rPr>
                <w:rFonts w:asciiTheme="majorHAnsi" w:eastAsia="Cambria Math" w:hAnsiTheme="majorHAnsi" w:cs="Cambria Math"/>
                <w:sz w:val="18"/>
                <w:szCs w:val="18"/>
              </w:rPr>
              <w:t>--</w:t>
            </w:r>
          </w:p>
        </w:tc>
        <w:tc>
          <w:tcPr>
            <w:tcW w:w="1000" w:type="pct"/>
            <w:tcBorders>
              <w:top w:val="single" w:sz="4" w:space="0" w:color="000000"/>
              <w:left w:val="single" w:sz="4" w:space="0" w:color="000000"/>
              <w:bottom w:val="single" w:sz="4" w:space="0" w:color="000000"/>
              <w:right w:val="single" w:sz="4" w:space="0" w:color="000000"/>
            </w:tcBorders>
            <w:hideMark/>
          </w:tcPr>
          <w:p w14:paraId="16AF94F2" w14:textId="77777777" w:rsidR="00B41CF5" w:rsidRDefault="00B41CF5">
            <w:pPr>
              <w:spacing w:after="40" w:line="240" w:lineRule="auto"/>
              <w:jc w:val="center"/>
              <w:rPr>
                <w:rFonts w:asciiTheme="majorHAnsi" w:eastAsia="Cambria Math" w:hAnsiTheme="majorHAnsi" w:cs="Cambria Math"/>
                <w:sz w:val="18"/>
                <w:szCs w:val="18"/>
              </w:rPr>
            </w:pPr>
            <w:r>
              <w:rPr>
                <w:rFonts w:asciiTheme="majorHAnsi" w:eastAsia="Cambria Math" w:hAnsiTheme="majorHAnsi" w:cs="Cambria Math"/>
                <w:sz w:val="18"/>
                <w:szCs w:val="18"/>
              </w:rPr>
              <w:t>--</w:t>
            </w:r>
          </w:p>
        </w:tc>
      </w:tr>
    </w:tbl>
    <w:p w14:paraId="2077716B" w14:textId="0DAE8662" w:rsidR="00B41CF5" w:rsidRDefault="00B41CF5" w:rsidP="00B41CF5">
      <w:pPr>
        <w:tabs>
          <w:tab w:val="left" w:pos="3048"/>
        </w:tabs>
        <w:spacing w:after="120" w:line="240" w:lineRule="auto"/>
        <w:jc w:val="center"/>
        <w:rPr>
          <w:rFonts w:asciiTheme="majorHAnsi" w:eastAsia="Times New Roman" w:hAnsiTheme="majorHAnsi" w:cs="Times New Roman"/>
          <w:noProof/>
          <w:sz w:val="20"/>
        </w:rPr>
      </w:pPr>
      <m:oMathPara>
        <m:oMath>
          <m:r>
            <m:rPr>
              <m:sty m:val="p"/>
            </m:rPr>
            <w:rPr>
              <w:rFonts w:ascii="Cambria Math" w:eastAsia="Times New Roman" w:hAnsi="Cambria Math" w:cs="Times New Roman"/>
              <w:noProof/>
              <w:sz w:val="20"/>
            </w:rPr>
            <w:br/>
          </m:r>
        </m:oMath>
      </m:oMathPara>
      <w:r>
        <w:rPr>
          <w:noProof/>
        </w:rPr>
        <w:drawing>
          <wp:inline distT="0" distB="0" distL="0" distR="0" wp14:anchorId="6CB31977" wp14:editId="6470385E">
            <wp:extent cx="2562446" cy="1668780"/>
            <wp:effectExtent l="0" t="0" r="9525" b="7620"/>
            <wp:docPr id="1" name="Picture 1" descr="How to Graph Equations for PowerPoint Presen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ow to Graph Equations for PowerPoint Presentations"/>
                    <pic:cNvPicPr>
                      <a:picLocks noChangeAspect="1" noChangeArrowheads="1"/>
                    </pic:cNvPicPr>
                  </pic:nvPicPr>
                  <pic:blipFill>
                    <a:blip r:embed="rId14">
                      <a:extLst>
                        <a:ext uri="{28A0092B-C50C-407E-A947-70E740481C1C}">
                          <a14:useLocalDpi xmlns:a14="http://schemas.microsoft.com/office/drawing/2010/main" val="0"/>
                        </a:ext>
                      </a:extLst>
                    </a:blip>
                    <a:srcRect r="27335"/>
                    <a:stretch>
                      <a:fillRect/>
                    </a:stretch>
                  </pic:blipFill>
                  <pic:spPr bwMode="auto">
                    <a:xfrm>
                      <a:off x="0" y="0"/>
                      <a:ext cx="2567178" cy="1671862"/>
                    </a:xfrm>
                    <a:prstGeom prst="rect">
                      <a:avLst/>
                    </a:prstGeom>
                    <a:noFill/>
                    <a:ln>
                      <a:noFill/>
                    </a:ln>
                  </pic:spPr>
                </pic:pic>
              </a:graphicData>
            </a:graphic>
          </wp:inline>
        </w:drawing>
      </w:r>
    </w:p>
    <w:p w14:paraId="2146E78C" w14:textId="77777777" w:rsidR="00B41CF5" w:rsidRDefault="00B41CF5" w:rsidP="00B41CF5">
      <w:pPr>
        <w:tabs>
          <w:tab w:val="left" w:pos="3048"/>
        </w:tabs>
        <w:spacing w:after="120" w:line="240" w:lineRule="auto"/>
        <w:jc w:val="center"/>
        <w:rPr>
          <w:rFonts w:asciiTheme="majorHAnsi" w:eastAsia="Times New Roman" w:hAnsiTheme="majorHAnsi" w:cs="Times New Roman"/>
          <w:noProof/>
          <w:sz w:val="20"/>
        </w:rPr>
      </w:pPr>
      <w:r>
        <w:rPr>
          <w:rFonts w:asciiTheme="majorHAnsi" w:eastAsia="Times New Roman" w:hAnsiTheme="majorHAnsi" w:cs="Times New Roman"/>
          <w:b/>
          <w:bCs/>
          <w:noProof/>
          <w:sz w:val="20"/>
        </w:rPr>
        <w:t>Figure 1</w:t>
      </w:r>
      <w:r>
        <w:rPr>
          <w:rFonts w:asciiTheme="majorHAnsi" w:eastAsia="Times New Roman" w:hAnsiTheme="majorHAnsi" w:cs="Times New Roman"/>
          <w:noProof/>
          <w:sz w:val="20"/>
        </w:rPr>
        <w:t>: Graph</w:t>
      </w:r>
    </w:p>
    <w:p w14:paraId="382D98E3" w14:textId="77777777" w:rsidR="00B41CF5" w:rsidRDefault="00B41CF5" w:rsidP="00B41CF5">
      <w:pPr>
        <w:pStyle w:val="ListParagraph"/>
        <w:numPr>
          <w:ilvl w:val="0"/>
          <w:numId w:val="10"/>
        </w:numPr>
        <w:spacing w:after="120" w:line="240" w:lineRule="auto"/>
        <w:ind w:left="426" w:hanging="426"/>
        <w:jc w:val="both"/>
        <w:rPr>
          <w:rFonts w:asciiTheme="majorHAnsi" w:hAnsiTheme="majorHAnsi" w:cs="Times New Roman"/>
          <w:b/>
          <w:bCs/>
          <w:lang w:val="en-US"/>
        </w:rPr>
      </w:pPr>
      <w:r>
        <w:rPr>
          <w:rFonts w:asciiTheme="majorHAnsi" w:hAnsiTheme="majorHAnsi" w:cs="Times New Roman"/>
          <w:b/>
          <w:bCs/>
          <w:lang w:val="en-US"/>
        </w:rPr>
        <w:t xml:space="preserve">CONCLUSIONS </w:t>
      </w:r>
    </w:p>
    <w:p w14:paraId="484F0AB1" w14:textId="70EF4652"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lastRenderedPageBreak/>
        <w:t>Video provides a powerful way to help you prove your point. When you click Online Video, you can paste in the embed code for the video you want to add. You can also type a keyword to search online for the video that best fits your document.</w:t>
      </w:r>
    </w:p>
    <w:p w14:paraId="2669AF4D" w14:textId="3F76EC06" w:rsidR="00D01CB6" w:rsidRDefault="00D01CB6" w:rsidP="00B41CF5">
      <w:pPr>
        <w:spacing w:after="120" w:line="240" w:lineRule="auto"/>
        <w:jc w:val="both"/>
        <w:rPr>
          <w:rFonts w:asciiTheme="majorHAnsi" w:hAnsiTheme="majorHAnsi" w:cs="Times New Roman"/>
          <w:sz w:val="20"/>
        </w:rPr>
      </w:pPr>
      <w:r>
        <w:rPr>
          <w:rFonts w:asciiTheme="majorHAnsi" w:hAnsiTheme="majorHAnsi" w:cs="Times New Roman"/>
          <w:sz w:val="20"/>
        </w:rPr>
        <w:t>To make your document look professionally produced, Word provides header, footer, cover page, and text box designs that complement each other</w:t>
      </w:r>
    </w:p>
    <w:p w14:paraId="64F48910" w14:textId="77777777" w:rsidR="00B41CF5" w:rsidRDefault="00B41CF5" w:rsidP="00B41CF5">
      <w:pPr>
        <w:spacing w:after="120" w:line="240" w:lineRule="auto"/>
        <w:jc w:val="both"/>
        <w:rPr>
          <w:rFonts w:asciiTheme="majorHAnsi" w:hAnsiTheme="majorHAnsi" w:cs="Times New Roman"/>
          <w:sz w:val="20"/>
        </w:rPr>
      </w:pPr>
      <w:r>
        <w:rPr>
          <w:rFonts w:asciiTheme="majorHAnsi" w:hAnsiTheme="majorHAnsi" w:cs="Times New Roman"/>
          <w:sz w:val="20"/>
        </w:rPr>
        <w:t>Themes and styles also help keep your document coordinated. When you click Design and choose a new Theme, the pictures, charts, and SmartArt graphics change to match your new theme. When you apply styles, your headings change to match the new theme.</w:t>
      </w:r>
    </w:p>
    <w:p w14:paraId="143B0BB3" w14:textId="77777777" w:rsidR="00B41CF5" w:rsidRDefault="00B41CF5" w:rsidP="00B41CF5">
      <w:pPr>
        <w:tabs>
          <w:tab w:val="left" w:pos="3048"/>
        </w:tabs>
        <w:rPr>
          <w:rFonts w:ascii="Times New Roman" w:eastAsia="Times New Roman" w:hAnsi="Times New Roman" w:cs="Times New Roman"/>
          <w:b/>
          <w:bCs/>
          <w:noProof/>
          <w:szCs w:val="22"/>
        </w:rPr>
      </w:pPr>
      <w:r>
        <w:rPr>
          <w:rFonts w:ascii="Times New Roman" w:eastAsia="Times New Roman" w:hAnsi="Times New Roman" w:cs="Times New Roman"/>
          <w:b/>
          <w:bCs/>
          <w:noProof/>
          <w:szCs w:val="22"/>
        </w:rPr>
        <w:t>REFERENCES</w:t>
      </w:r>
    </w:p>
    <w:bookmarkEnd w:id="2"/>
    <w:p w14:paraId="383C802F"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sz w:val="18"/>
          <w:szCs w:val="18"/>
        </w:rPr>
        <w:fldChar w:fldCharType="begin" w:fldLock="1"/>
      </w:r>
      <w:r>
        <w:rPr>
          <w:rFonts w:ascii="Times New Roman" w:hAnsi="Times New Roman"/>
          <w:sz w:val="18"/>
          <w:szCs w:val="18"/>
        </w:rPr>
        <w:instrText xml:space="preserve">ADDIN Mendeley Bibliography CSL_BIBLIOGRAPHY </w:instrText>
      </w:r>
      <w:r>
        <w:rPr>
          <w:rFonts w:ascii="Times New Roman" w:hAnsi="Times New Roman"/>
          <w:sz w:val="18"/>
          <w:szCs w:val="18"/>
        </w:rPr>
        <w:fldChar w:fldCharType="separate"/>
      </w:r>
      <w:r>
        <w:rPr>
          <w:rFonts w:ascii="Times New Roman" w:hAnsi="Times New Roman" w:cs="Times New Roman"/>
          <w:noProof/>
          <w:sz w:val="18"/>
          <w:szCs w:val="24"/>
        </w:rPr>
        <w:t xml:space="preserve">Arora, A., Chakraborty, P., Bhatia, M.P.S. and Mittal, P. (2021), “Role of Emotion in Excessive Use of Twitter During COVID-19 Imposed Lockdown in India”, </w:t>
      </w:r>
      <w:r>
        <w:rPr>
          <w:rFonts w:ascii="Times New Roman" w:hAnsi="Times New Roman" w:cs="Times New Roman"/>
          <w:i/>
          <w:iCs/>
          <w:noProof/>
          <w:sz w:val="18"/>
          <w:szCs w:val="24"/>
        </w:rPr>
        <w:t>Journal of Technology in Behavioral Science</w:t>
      </w:r>
      <w:r>
        <w:rPr>
          <w:rFonts w:ascii="Times New Roman" w:hAnsi="Times New Roman" w:cs="Times New Roman"/>
          <w:noProof/>
          <w:sz w:val="18"/>
          <w:szCs w:val="24"/>
        </w:rPr>
        <w:t>, Vol. 6 No. 2, pp. 370–377.</w:t>
      </w:r>
    </w:p>
    <w:p w14:paraId="040E60B9"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Bhatia, A. and Mittal, P. (2019), “Big Data Driven Healthcare Supply Chain: Understanding Potentials and Capabilities”, </w:t>
      </w:r>
      <w:r>
        <w:rPr>
          <w:rFonts w:ascii="Times New Roman" w:hAnsi="Times New Roman" w:cs="Times New Roman"/>
          <w:i/>
          <w:iCs/>
          <w:noProof/>
          <w:sz w:val="18"/>
          <w:szCs w:val="24"/>
        </w:rPr>
        <w:t>SSRN Electronic Journal</w:t>
      </w:r>
      <w:r>
        <w:rPr>
          <w:rFonts w:ascii="Times New Roman" w:hAnsi="Times New Roman" w:cs="Times New Roman"/>
          <w:noProof/>
          <w:sz w:val="18"/>
          <w:szCs w:val="24"/>
        </w:rPr>
        <w:t>, available at:https://doi.org/10.2139/ssrn.3464217.</w:t>
      </w:r>
    </w:p>
    <w:p w14:paraId="36A13DEC"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Chakrabarti, R., Singh, M.K., Sharma, J.G. and Mittal, P. (2019), “Dietary supplementation of vitamin C: an effective measure for protection against UV-B irradiation using fish as a model organism”, </w:t>
      </w:r>
      <w:r>
        <w:rPr>
          <w:rFonts w:ascii="Times New Roman" w:hAnsi="Times New Roman" w:cs="Times New Roman"/>
          <w:i/>
          <w:iCs/>
          <w:noProof/>
          <w:sz w:val="18"/>
          <w:szCs w:val="24"/>
        </w:rPr>
        <w:t>Photochemical and Photobiological Sciences</w:t>
      </w:r>
      <w:r>
        <w:rPr>
          <w:rFonts w:ascii="Times New Roman" w:hAnsi="Times New Roman" w:cs="Times New Roman"/>
          <w:noProof/>
          <w:sz w:val="18"/>
          <w:szCs w:val="24"/>
        </w:rPr>
        <w:t>, Vol. 18 No. 1, pp. 224–231.</w:t>
      </w:r>
    </w:p>
    <w:p w14:paraId="62D160B9"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Chakraborty, P., Mittal, P., Gupta, M.S., Yadav, S. and Arora, A. (2021), “Opinion of students on online education during the COVID ‐19 pandemic”, </w:t>
      </w:r>
      <w:r>
        <w:rPr>
          <w:rFonts w:ascii="Times New Roman" w:hAnsi="Times New Roman" w:cs="Times New Roman"/>
          <w:i/>
          <w:iCs/>
          <w:noProof/>
          <w:sz w:val="18"/>
          <w:szCs w:val="24"/>
        </w:rPr>
        <w:t>Human Behavior and Emerging Technologies</w:t>
      </w:r>
      <w:r>
        <w:rPr>
          <w:rFonts w:ascii="Times New Roman" w:hAnsi="Times New Roman" w:cs="Times New Roman"/>
          <w:noProof/>
          <w:sz w:val="18"/>
          <w:szCs w:val="24"/>
        </w:rPr>
        <w:t>, Vol. 3 No. 3, pp. 357–365.</w:t>
      </w:r>
    </w:p>
    <w:p w14:paraId="157878D2"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Gupta, K. and Mittal, P. (2008), “Evaluating Volatility due to Risk Metrics Approach on Bank Indices of Indian Stock Market”, </w:t>
      </w:r>
      <w:r>
        <w:rPr>
          <w:rFonts w:ascii="Times New Roman" w:hAnsi="Times New Roman" w:cs="Times New Roman"/>
          <w:i/>
          <w:iCs/>
          <w:noProof/>
          <w:sz w:val="18"/>
          <w:szCs w:val="24"/>
        </w:rPr>
        <w:t>IME Journal</w:t>
      </w:r>
      <w:r>
        <w:rPr>
          <w:rFonts w:ascii="Times New Roman" w:hAnsi="Times New Roman" w:cs="Times New Roman"/>
          <w:noProof/>
          <w:sz w:val="18"/>
          <w:szCs w:val="24"/>
        </w:rPr>
        <w:t>, Vol. 2 No. 1, pp. 35–41.</w:t>
      </w:r>
    </w:p>
    <w:p w14:paraId="49BFBB13"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Kumar, V. and Mittal, P. (2009), “Market Integration and Contagion of Standard &amp; Poor’s (S&amp;P) CNX </w:t>
      </w:r>
      <w:r>
        <w:rPr>
          <w:rFonts w:ascii="Times New Roman" w:hAnsi="Times New Roman" w:cs="Times New Roman"/>
          <w:noProof/>
          <w:sz w:val="18"/>
          <w:szCs w:val="24"/>
        </w:rPr>
        <w:t xml:space="preserve">Nifty of India with major Global Stock Indices”, </w:t>
      </w:r>
      <w:r>
        <w:rPr>
          <w:rFonts w:ascii="Times New Roman" w:hAnsi="Times New Roman" w:cs="Times New Roman"/>
          <w:i/>
          <w:iCs/>
          <w:noProof/>
          <w:sz w:val="18"/>
          <w:szCs w:val="24"/>
        </w:rPr>
        <w:t>Twenty-First Asian Pacific Conference on International Accounting Issues, Las Vegas, USA</w:t>
      </w:r>
      <w:r>
        <w:rPr>
          <w:rFonts w:ascii="Times New Roman" w:hAnsi="Times New Roman" w:cs="Times New Roman"/>
          <w:noProof/>
          <w:sz w:val="18"/>
          <w:szCs w:val="24"/>
        </w:rPr>
        <w:t>.</w:t>
      </w:r>
    </w:p>
    <w:p w14:paraId="5B7896E0"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Mittal, Prabhat and Mohan, M. (2013), “Fighting Cyber Crimes in India - Achievements and Challenges”, </w:t>
      </w:r>
      <w:r>
        <w:rPr>
          <w:rFonts w:ascii="Times New Roman" w:hAnsi="Times New Roman" w:cs="Times New Roman"/>
          <w:i/>
          <w:iCs/>
          <w:noProof/>
          <w:sz w:val="18"/>
          <w:szCs w:val="24"/>
        </w:rPr>
        <w:t>Administrative Development, Journal of HIPA, Shimla</w:t>
      </w:r>
      <w:r>
        <w:rPr>
          <w:rFonts w:ascii="Times New Roman" w:hAnsi="Times New Roman" w:cs="Times New Roman"/>
          <w:noProof/>
          <w:sz w:val="18"/>
          <w:szCs w:val="24"/>
        </w:rPr>
        <w:t>, Vol. 1 No. 2, pp. 28–35.</w:t>
      </w:r>
    </w:p>
    <w:p w14:paraId="3C40FA73"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Mittal, P. (2012), “Gold Price Movements: Common Wisdom and Myths”, </w:t>
      </w:r>
      <w:r>
        <w:rPr>
          <w:rFonts w:ascii="Times New Roman" w:hAnsi="Times New Roman" w:cs="Times New Roman"/>
          <w:i/>
          <w:iCs/>
          <w:noProof/>
          <w:sz w:val="18"/>
          <w:szCs w:val="24"/>
        </w:rPr>
        <w:t>Presented at Indian Institute of Advanced Studies (IIAS), Shimla</w:t>
      </w:r>
      <w:r>
        <w:rPr>
          <w:rFonts w:ascii="Times New Roman" w:hAnsi="Times New Roman" w:cs="Times New Roman"/>
          <w:noProof/>
          <w:sz w:val="18"/>
          <w:szCs w:val="24"/>
        </w:rPr>
        <w:t>.</w:t>
      </w:r>
    </w:p>
    <w:p w14:paraId="23D4D6E9"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Mittal, P. (2017), “Time Series Analysis Using ARCH Models: A Case Analysis of Australian Stock Index”, </w:t>
      </w:r>
      <w:r>
        <w:rPr>
          <w:rFonts w:ascii="Times New Roman" w:hAnsi="Times New Roman" w:cs="Times New Roman"/>
          <w:i/>
          <w:iCs/>
          <w:noProof/>
          <w:sz w:val="18"/>
          <w:szCs w:val="24"/>
        </w:rPr>
        <w:t>VEETHIKA-An International Interdisciplinary Research Journal</w:t>
      </w:r>
      <w:r>
        <w:rPr>
          <w:rFonts w:ascii="Times New Roman" w:hAnsi="Times New Roman" w:cs="Times New Roman"/>
          <w:noProof/>
          <w:sz w:val="18"/>
          <w:szCs w:val="24"/>
        </w:rPr>
        <w:t>, Vol. 3 No. 1, pp. 74–80.</w:t>
      </w:r>
    </w:p>
    <w:p w14:paraId="374566E9"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Mittal, P. (2019), “Impact of Auto-regressive (AR) Process in Bullwhip Analysis in a Multi-location Supply Chain Network”, </w:t>
      </w:r>
      <w:r>
        <w:rPr>
          <w:rFonts w:ascii="Times New Roman" w:hAnsi="Times New Roman" w:cs="Times New Roman"/>
          <w:i/>
          <w:iCs/>
          <w:noProof/>
          <w:sz w:val="18"/>
          <w:szCs w:val="24"/>
        </w:rPr>
        <w:t>Journal of Business Management and Information Systems</w:t>
      </w:r>
      <w:r>
        <w:rPr>
          <w:rFonts w:ascii="Times New Roman" w:hAnsi="Times New Roman" w:cs="Times New Roman"/>
          <w:noProof/>
          <w:sz w:val="18"/>
          <w:szCs w:val="24"/>
        </w:rPr>
        <w:t>, Vol. 6 No. 1, pp. 19–26.</w:t>
      </w:r>
    </w:p>
    <w:p w14:paraId="7C89D04F"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Mittal, P. (2020a), “Big data and analytics: a data management perspective in public administration”, </w:t>
      </w:r>
      <w:r>
        <w:rPr>
          <w:rFonts w:ascii="Times New Roman" w:hAnsi="Times New Roman" w:cs="Times New Roman"/>
          <w:i/>
          <w:iCs/>
          <w:noProof/>
          <w:sz w:val="18"/>
          <w:szCs w:val="24"/>
        </w:rPr>
        <w:t>International Journal of Big Data Management</w:t>
      </w:r>
      <w:r>
        <w:rPr>
          <w:rFonts w:ascii="Times New Roman" w:hAnsi="Times New Roman" w:cs="Times New Roman"/>
          <w:noProof/>
          <w:sz w:val="18"/>
          <w:szCs w:val="24"/>
        </w:rPr>
        <w:t>, Vol. 1 No. 2, p. 152.</w:t>
      </w:r>
    </w:p>
    <w:p w14:paraId="4E095478"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Mittal, P. (2020b), “A multi-criterion decision analysis based on PCA for analyzing the digital technology skills in the effectiveness of government services”, </w:t>
      </w:r>
      <w:r>
        <w:rPr>
          <w:rFonts w:ascii="Times New Roman" w:hAnsi="Times New Roman" w:cs="Times New Roman"/>
          <w:i/>
          <w:iCs/>
          <w:noProof/>
          <w:sz w:val="18"/>
          <w:szCs w:val="24"/>
        </w:rPr>
        <w:t>2020 International Conference on Decision Aid Sciences and Application, DASA 2020</w:t>
      </w:r>
      <w:r>
        <w:rPr>
          <w:rFonts w:ascii="Times New Roman" w:hAnsi="Times New Roman" w:cs="Times New Roman"/>
          <w:noProof/>
          <w:sz w:val="18"/>
          <w:szCs w:val="24"/>
        </w:rPr>
        <w:t>, IEEE, pp. 490–494.</w:t>
      </w:r>
    </w:p>
    <w:p w14:paraId="56FA5D7A"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Mittal, P. (2020c), “Impact of Digital Capabilities and Technology Skills on Effectiveness of Government in Public Services”, </w:t>
      </w:r>
      <w:r>
        <w:rPr>
          <w:rFonts w:ascii="Times New Roman" w:hAnsi="Times New Roman" w:cs="Times New Roman"/>
          <w:i/>
          <w:iCs/>
          <w:noProof/>
          <w:sz w:val="18"/>
          <w:szCs w:val="24"/>
        </w:rPr>
        <w:t>2020 International Conference on Data Analytics for Business and Industry: Way Towards a Sustainable Economy, ICDABI 2020</w:t>
      </w:r>
      <w:r>
        <w:rPr>
          <w:rFonts w:ascii="Times New Roman" w:hAnsi="Times New Roman" w:cs="Times New Roman"/>
          <w:noProof/>
          <w:sz w:val="18"/>
          <w:szCs w:val="24"/>
        </w:rPr>
        <w:t>, IEEE, pp. 1–5.</w:t>
      </w:r>
    </w:p>
    <w:p w14:paraId="5DE10203"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Mittal, P. and Raghuvaran, S. (2021), “Entrepreneurship education and employability skills: the mediating role of e-learning courses”, </w:t>
      </w:r>
      <w:r>
        <w:rPr>
          <w:rFonts w:ascii="Times New Roman" w:hAnsi="Times New Roman" w:cs="Times New Roman"/>
          <w:i/>
          <w:iCs/>
          <w:noProof/>
          <w:sz w:val="18"/>
          <w:szCs w:val="24"/>
        </w:rPr>
        <w:t>Entrepreneurship Education</w:t>
      </w:r>
      <w:r>
        <w:rPr>
          <w:rFonts w:ascii="Times New Roman" w:hAnsi="Times New Roman" w:cs="Times New Roman"/>
          <w:noProof/>
          <w:sz w:val="18"/>
          <w:szCs w:val="24"/>
        </w:rPr>
        <w:t>, Vol. 4 No. 2, pp. 153–167.</w:t>
      </w:r>
    </w:p>
    <w:p w14:paraId="1C170E20"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Pandit, D., Mittal, P. and Mittal, G. (2008), “IT Service Sector - on developing confidence to forge ahead”, </w:t>
      </w:r>
      <w:r>
        <w:rPr>
          <w:rFonts w:ascii="Times New Roman" w:hAnsi="Times New Roman" w:cs="Times New Roman"/>
          <w:i/>
          <w:iCs/>
          <w:noProof/>
          <w:sz w:val="18"/>
          <w:szCs w:val="24"/>
        </w:rPr>
        <w:t>Business and Competitive Dynamics</w:t>
      </w:r>
      <w:r>
        <w:rPr>
          <w:rFonts w:ascii="Times New Roman" w:hAnsi="Times New Roman" w:cs="Times New Roman"/>
          <w:noProof/>
          <w:sz w:val="18"/>
          <w:szCs w:val="24"/>
        </w:rPr>
        <w:t>, pp. 37–40.</w:t>
      </w:r>
    </w:p>
    <w:p w14:paraId="3B859DB8"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Sharma, J.G., Singh, S.P., Mittal, P. and Chakrabarti, R. (2016), “Impact of Temperature Gradient on the Indian Major Carp Catla catla Larvae”, </w:t>
      </w:r>
      <w:r>
        <w:rPr>
          <w:rFonts w:ascii="Times New Roman" w:hAnsi="Times New Roman" w:cs="Times New Roman"/>
          <w:i/>
          <w:iCs/>
          <w:noProof/>
          <w:sz w:val="18"/>
          <w:szCs w:val="24"/>
        </w:rPr>
        <w:lastRenderedPageBreak/>
        <w:t>Proceedings of the National Academy of Sciences India Section B - Biological Sciences</w:t>
      </w:r>
      <w:r>
        <w:rPr>
          <w:rFonts w:ascii="Times New Roman" w:hAnsi="Times New Roman" w:cs="Times New Roman"/>
          <w:noProof/>
          <w:sz w:val="18"/>
          <w:szCs w:val="24"/>
        </w:rPr>
        <w:t>, Vol. 86 No. 2, pp. 269–273.</w:t>
      </w:r>
    </w:p>
    <w:p w14:paraId="1000693F"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Verma, C.P., Bansal, R. and Mittal, P. (2020), “Control of COVID-19: A Counter Factual Analysis”, </w:t>
      </w:r>
      <w:r>
        <w:rPr>
          <w:rFonts w:ascii="Times New Roman" w:hAnsi="Times New Roman" w:cs="Times New Roman"/>
          <w:i/>
          <w:iCs/>
          <w:noProof/>
          <w:sz w:val="18"/>
          <w:szCs w:val="24"/>
        </w:rPr>
        <w:t>Administrative Development, Journal of HIPA, Shimla</w:t>
      </w:r>
      <w:r>
        <w:rPr>
          <w:rFonts w:ascii="Times New Roman" w:hAnsi="Times New Roman" w:cs="Times New Roman"/>
          <w:noProof/>
          <w:sz w:val="18"/>
          <w:szCs w:val="24"/>
        </w:rPr>
        <w:t>, Vol. 7 No. 1, pp. 1–24.</w:t>
      </w:r>
    </w:p>
    <w:p w14:paraId="7AD261B6"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Yadav, S., Chakraborty, P. and Mittal, P. (2021a), “User Interface of a Drawing App for Children: Design and Effectiveness”, pp. 53–61.</w:t>
      </w:r>
    </w:p>
    <w:p w14:paraId="73FB7C6C"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szCs w:val="24"/>
        </w:rPr>
      </w:pPr>
      <w:r>
        <w:rPr>
          <w:rFonts w:ascii="Times New Roman" w:hAnsi="Times New Roman" w:cs="Times New Roman"/>
          <w:noProof/>
          <w:sz w:val="18"/>
          <w:szCs w:val="24"/>
        </w:rPr>
        <w:t xml:space="preserve">Yadav, S., Chakraborty, P. and Mittal, P. (2021b), “Designing Drawing Apps for Children: Artistic and Technological Factors”, </w:t>
      </w:r>
      <w:r>
        <w:rPr>
          <w:rFonts w:ascii="Times New Roman" w:hAnsi="Times New Roman" w:cs="Times New Roman"/>
          <w:i/>
          <w:iCs/>
          <w:noProof/>
          <w:sz w:val="18"/>
          <w:szCs w:val="24"/>
        </w:rPr>
        <w:t>International Journal of Human–Computer Interaction</w:t>
      </w:r>
      <w:r>
        <w:rPr>
          <w:rFonts w:ascii="Times New Roman" w:hAnsi="Times New Roman" w:cs="Times New Roman"/>
          <w:noProof/>
          <w:sz w:val="18"/>
          <w:szCs w:val="24"/>
        </w:rPr>
        <w:t>, pp. 1–15.</w:t>
      </w:r>
    </w:p>
    <w:p w14:paraId="11E13E70" w14:textId="77777777" w:rsidR="00B41CF5" w:rsidRDefault="00B41CF5" w:rsidP="00B41CF5">
      <w:pPr>
        <w:widowControl w:val="0"/>
        <w:autoSpaceDE w:val="0"/>
        <w:autoSpaceDN w:val="0"/>
        <w:adjustRightInd w:val="0"/>
        <w:spacing w:after="80" w:line="240" w:lineRule="auto"/>
        <w:ind w:left="284" w:hanging="284"/>
        <w:rPr>
          <w:rFonts w:ascii="Times New Roman" w:hAnsi="Times New Roman" w:cs="Times New Roman"/>
          <w:noProof/>
          <w:sz w:val="18"/>
        </w:rPr>
      </w:pPr>
      <w:r>
        <w:rPr>
          <w:rFonts w:ascii="Times New Roman" w:hAnsi="Times New Roman" w:cs="Times New Roman"/>
          <w:noProof/>
          <w:sz w:val="18"/>
          <w:szCs w:val="24"/>
        </w:rPr>
        <w:t xml:space="preserve">Yadav, S., Chakraborty, P., Mittal, P. and Arora, U. (2018), “Children aged 6–24 months like to watch YouTube videos but could not learn anything from them”, </w:t>
      </w:r>
      <w:r>
        <w:rPr>
          <w:rFonts w:ascii="Times New Roman" w:hAnsi="Times New Roman" w:cs="Times New Roman"/>
          <w:i/>
          <w:iCs/>
          <w:noProof/>
          <w:sz w:val="18"/>
          <w:szCs w:val="24"/>
        </w:rPr>
        <w:t>Acta Paediatrica, International Journal of Paediatrics</w:t>
      </w:r>
      <w:r>
        <w:rPr>
          <w:rFonts w:ascii="Times New Roman" w:hAnsi="Times New Roman" w:cs="Times New Roman"/>
          <w:noProof/>
          <w:sz w:val="18"/>
          <w:szCs w:val="24"/>
        </w:rPr>
        <w:t>, available at:https://doi.org/10.1111/apa.14291.</w:t>
      </w:r>
    </w:p>
    <w:p w14:paraId="428B34A4" w14:textId="681A8D1F" w:rsidR="005127D1" w:rsidRPr="005127D1" w:rsidRDefault="00B41CF5" w:rsidP="00B41CF5">
      <w:pPr>
        <w:spacing w:after="80" w:line="240" w:lineRule="auto"/>
        <w:ind w:left="284" w:hanging="284"/>
        <w:jc w:val="both"/>
        <w:rPr>
          <w:rFonts w:ascii="Times New Roman" w:hAnsi="Times New Roman" w:cs="Times New Roman"/>
          <w:color w:val="000000"/>
          <w:sz w:val="24"/>
          <w:szCs w:val="24"/>
          <w:u w:color="000000"/>
        </w:rPr>
      </w:pPr>
      <w:r>
        <w:rPr>
          <w:rFonts w:ascii="Times New Roman" w:hAnsi="Times New Roman"/>
          <w:sz w:val="18"/>
          <w:szCs w:val="18"/>
        </w:rPr>
        <w:fldChar w:fldCharType="end"/>
      </w:r>
    </w:p>
    <w:p w14:paraId="34E5F351" w14:textId="0A0F06AC" w:rsidR="00EF363D" w:rsidRPr="009E3E48" w:rsidRDefault="00EF363D" w:rsidP="005127D1">
      <w:pPr>
        <w:pStyle w:val="ListParagraph"/>
        <w:spacing w:before="120" w:after="0" w:line="240" w:lineRule="auto"/>
        <w:ind w:left="426"/>
        <w:contextualSpacing w:val="0"/>
        <w:jc w:val="both"/>
        <w:rPr>
          <w:rFonts w:ascii="Times New Roman" w:eastAsia="Times New Roman" w:hAnsi="Times New Roman" w:cs="Times New Roman"/>
          <w:color w:val="FFFFFF" w:themeColor="background1"/>
          <w:sz w:val="14"/>
          <w:szCs w:val="14"/>
          <w:lang w:val="en-US"/>
        </w:rPr>
      </w:pPr>
    </w:p>
    <w:p w14:paraId="3951C61A" w14:textId="77777777" w:rsidR="00E44A68" w:rsidRPr="009E3E48" w:rsidRDefault="00E44A68"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Bansal, S. G., &amp; Bansal, V. P. (2017). Convergence and Regional Disparities across Major Indian States. VEETHIKA-An International Interdisciplinary Research Journal, 3(4), 75–81. https://doi.org/10.48001/veethika.2017.03.04.007</w:t>
      </w:r>
    </w:p>
    <w:p w14:paraId="2B621797" w14:textId="77777777" w:rsidR="00D4218F" w:rsidRPr="009E3E48" w:rsidRDefault="00D4218F"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Mittal, P. (2020). A multi-criterion decision analysis based on PCA for analyzing the digital technology skills in the effectiveness of government services. In 2020 International Conference on Decision Aid Sciences and Application (DASA) (pp. 490–494). IEEE. https://doi.org/10.1109/DASA51403.2020.9317241</w:t>
      </w:r>
    </w:p>
    <w:p w14:paraId="6D2FCA3A" w14:textId="77777777" w:rsidR="00D4218F" w:rsidRPr="009E3E48" w:rsidRDefault="00D4218F"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Mittal, P. (2020). Impact of Digital Capabilities and Technology Skills on Effectiveness of Government in Public Services. In 2020 International Conference on Data Analytics for Business and Industry: Way Towards a Sustainable Economy (ICDABI) (pp. 1–5). IEEE. https://doi.org/10.1109/ICDABI51230.2020.9325647</w:t>
      </w:r>
    </w:p>
    <w:p w14:paraId="5D6E131F" w14:textId="77777777" w:rsidR="00D4218F" w:rsidRPr="009E3E48" w:rsidRDefault="00D4218F"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Mittal, P. (2020). Big data and analytics: a data management perspective in public administration. International Journal of Big Data Management, 1(1), 1. https://doi.org/10.1504/ijbdm.2020.10032871</w:t>
      </w:r>
    </w:p>
    <w:p w14:paraId="62E0766F" w14:textId="77777777" w:rsidR="00D4218F" w:rsidRPr="009E3E48" w:rsidRDefault="00D4218F"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Verma, C. P., Bansal, R., &amp; Mittal, P. (2020). Control of COVID-19: A Counter Factual Analysis. Administrative Development, Journal of HIPA, Shimla, 7(1), 1–24.</w:t>
      </w:r>
    </w:p>
    <w:p w14:paraId="582C68EC" w14:textId="77777777" w:rsidR="00D4218F" w:rsidRPr="009E3E48" w:rsidRDefault="00D4218F"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Bhatia, A., &amp; Mittal, P. (2019). Big Data Driven Healthcare Supply Chain: Understanding Potentials and Capabilities. SSRN Electronic Journal. https://doi.org/10.2139/ssrn.3464217</w:t>
      </w:r>
    </w:p>
    <w:p w14:paraId="3AC21574" w14:textId="77777777" w:rsidR="00D4218F" w:rsidRPr="009E3E48" w:rsidRDefault="00D4218F"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 xml:space="preserve">Mittal, P. (2017). Time Series Analysis Using ARCH Models: A Case Analysis of Australian Stock Index. VEETHIKA-An </w:t>
      </w:r>
      <w:r w:rsidRPr="009E3E48">
        <w:rPr>
          <w:rFonts w:asciiTheme="majorHAnsi" w:hAnsiTheme="majorHAnsi" w:cs="Times New Roman"/>
          <w:color w:val="FFFFFF" w:themeColor="background1"/>
          <w:sz w:val="14"/>
          <w:szCs w:val="14"/>
        </w:rPr>
        <w:t>International Interdisciplinary Research Journal, 3(1), 74–80. https://doi.org/10.48001/veethika.2017.03.01.007</w:t>
      </w:r>
    </w:p>
    <w:p w14:paraId="42BDD650" w14:textId="77777777" w:rsidR="00D4218F" w:rsidRPr="009E3E48" w:rsidRDefault="00D4218F"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Kumar, V., &amp; Mittal, P. (2014). Gold Price Movements: Common Wisdom and Myths. Journal of Business Management and Information Systems, 1(1), 54–68. https://doi.org/10.48001/jbmis.2014.0101005</w:t>
      </w:r>
    </w:p>
    <w:p w14:paraId="07D3865F" w14:textId="77777777" w:rsidR="00D4218F" w:rsidRPr="009E3E48" w:rsidRDefault="00D4218F"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Mittal, Prabhat and Mohan, M. (2013). Fighting Cyber Crimes in India - Achievements and Challenges. Administrative Development, Journal of HIPA, Shimla, 1(2), 28–35.</w:t>
      </w:r>
    </w:p>
    <w:p w14:paraId="58D68CAE" w14:textId="43E839EC" w:rsidR="00D4218F" w:rsidRPr="009E3E48" w:rsidRDefault="00D4218F" w:rsidP="00EF363D">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 xml:space="preserve">Mittal, P. (2014). Challenges in Managing the Blood Supply Chain, from Donor to Patient together with the Hospital. Journal of Business Management and Information Systems, 1(1), 37–47. </w:t>
      </w:r>
      <w:hyperlink r:id="rId15" w:history="1">
        <w:r w:rsidR="009E3E48" w:rsidRPr="009E3E48">
          <w:rPr>
            <w:rStyle w:val="Hyperlink"/>
            <w:rFonts w:asciiTheme="majorHAnsi" w:hAnsiTheme="majorHAnsi" w:cs="Times New Roman"/>
            <w:color w:val="FFFFFF" w:themeColor="background1"/>
            <w:sz w:val="14"/>
            <w:szCs w:val="14"/>
          </w:rPr>
          <w:t>https://doi.org/10.48001/jbmis.2014.0101003</w:t>
        </w:r>
      </w:hyperlink>
    </w:p>
    <w:p w14:paraId="475B5AE9" w14:textId="77777777" w:rsidR="009E3E48" w:rsidRPr="009E3E48" w:rsidRDefault="009E3E48" w:rsidP="009E3E48">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 xml:space="preserve">Yadav, S. et al. (2018) ‘Children aged 6-24 months like to watch YouTube videos but could not learn anything from them’, Acta </w:t>
      </w:r>
      <w:proofErr w:type="spellStart"/>
      <w:r w:rsidRPr="009E3E48">
        <w:rPr>
          <w:rFonts w:asciiTheme="majorHAnsi" w:hAnsiTheme="majorHAnsi" w:cs="Times New Roman"/>
          <w:color w:val="FFFFFF" w:themeColor="background1"/>
          <w:sz w:val="14"/>
          <w:szCs w:val="14"/>
        </w:rPr>
        <w:t>Paediatrica</w:t>
      </w:r>
      <w:proofErr w:type="spellEnd"/>
      <w:r w:rsidRPr="009E3E48">
        <w:rPr>
          <w:rFonts w:asciiTheme="majorHAnsi" w:hAnsiTheme="majorHAnsi" w:cs="Times New Roman"/>
          <w:color w:val="FFFFFF" w:themeColor="background1"/>
          <w:sz w:val="14"/>
          <w:szCs w:val="14"/>
        </w:rPr>
        <w:t xml:space="preserve">, 107(8), pp. 1461–1466. </w:t>
      </w:r>
      <w:proofErr w:type="spellStart"/>
      <w:r w:rsidRPr="009E3E48">
        <w:rPr>
          <w:rFonts w:asciiTheme="majorHAnsi" w:hAnsiTheme="majorHAnsi" w:cs="Times New Roman"/>
          <w:color w:val="FFFFFF" w:themeColor="background1"/>
          <w:sz w:val="14"/>
          <w:szCs w:val="14"/>
        </w:rPr>
        <w:t>doi</w:t>
      </w:r>
      <w:proofErr w:type="spellEnd"/>
      <w:r w:rsidRPr="009E3E48">
        <w:rPr>
          <w:rFonts w:asciiTheme="majorHAnsi" w:hAnsiTheme="majorHAnsi" w:cs="Times New Roman"/>
          <w:color w:val="FFFFFF" w:themeColor="background1"/>
          <w:sz w:val="14"/>
          <w:szCs w:val="14"/>
        </w:rPr>
        <w:t>: 10.1111/apa.14291.</w:t>
      </w:r>
    </w:p>
    <w:p w14:paraId="16BB76A3" w14:textId="77777777" w:rsidR="009E3E48" w:rsidRPr="009E3E48" w:rsidRDefault="009E3E48" w:rsidP="009E3E48">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 xml:space="preserve">Mittal, P. (2019) ‘Impact of Auto-regressive (AR) Process in Bullwhip Analysis in a Multi-location Supply Chain Network’, Journal of Business Management and Information Systems, 6(1), pp. 19–26. </w:t>
      </w:r>
      <w:proofErr w:type="spellStart"/>
      <w:r w:rsidRPr="009E3E48">
        <w:rPr>
          <w:rFonts w:asciiTheme="majorHAnsi" w:hAnsiTheme="majorHAnsi" w:cs="Times New Roman"/>
          <w:color w:val="FFFFFF" w:themeColor="background1"/>
          <w:sz w:val="14"/>
          <w:szCs w:val="14"/>
        </w:rPr>
        <w:t>doi</w:t>
      </w:r>
      <w:proofErr w:type="spellEnd"/>
      <w:r w:rsidRPr="009E3E48">
        <w:rPr>
          <w:rFonts w:asciiTheme="majorHAnsi" w:hAnsiTheme="majorHAnsi" w:cs="Times New Roman"/>
          <w:color w:val="FFFFFF" w:themeColor="background1"/>
          <w:sz w:val="14"/>
          <w:szCs w:val="14"/>
        </w:rPr>
        <w:t>: 10.48001/jbmis.2019.0601002.</w:t>
      </w:r>
    </w:p>
    <w:p w14:paraId="30C30476" w14:textId="7A3A08FA" w:rsidR="009E3E48" w:rsidRPr="009E3E48" w:rsidRDefault="009E3E48" w:rsidP="009E3E48">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 xml:space="preserve">Gupta, S. and Mittal, P. (2015) ‘Base Erosion and Profit Shifting: The New Framework of International Taxation’, Journal of Business Management and Information Systems, 2(2), pp. 108–114. </w:t>
      </w:r>
      <w:proofErr w:type="spellStart"/>
      <w:r w:rsidRPr="009E3E48">
        <w:rPr>
          <w:rFonts w:asciiTheme="majorHAnsi" w:hAnsiTheme="majorHAnsi" w:cs="Times New Roman"/>
          <w:color w:val="FFFFFF" w:themeColor="background1"/>
          <w:sz w:val="14"/>
          <w:szCs w:val="14"/>
        </w:rPr>
        <w:t>doi</w:t>
      </w:r>
      <w:proofErr w:type="spellEnd"/>
      <w:r w:rsidRPr="009E3E48">
        <w:rPr>
          <w:rFonts w:asciiTheme="majorHAnsi" w:hAnsiTheme="majorHAnsi" w:cs="Times New Roman"/>
          <w:color w:val="FFFFFF" w:themeColor="background1"/>
          <w:sz w:val="14"/>
          <w:szCs w:val="14"/>
        </w:rPr>
        <w:t>: 10.48001/jbmis.2015.0202009.</w:t>
      </w:r>
    </w:p>
    <w:p w14:paraId="43F2697C" w14:textId="77777777" w:rsidR="009E3E48" w:rsidRPr="009E3E48" w:rsidRDefault="009E3E48" w:rsidP="009E3E48">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 xml:space="preserve">Yadav, S., Chakraborty, P. and Mittal, P. (2021) ‘User Interface of a Drawing App for Children: Design and Effectiveness’, in Advances in Intelligent Systems and Computing, pp. 53–61. </w:t>
      </w:r>
      <w:proofErr w:type="spellStart"/>
      <w:r w:rsidRPr="009E3E48">
        <w:rPr>
          <w:rFonts w:asciiTheme="majorHAnsi" w:hAnsiTheme="majorHAnsi" w:cs="Times New Roman"/>
          <w:color w:val="FFFFFF" w:themeColor="background1"/>
          <w:sz w:val="14"/>
          <w:szCs w:val="14"/>
        </w:rPr>
        <w:t>doi</w:t>
      </w:r>
      <w:proofErr w:type="spellEnd"/>
      <w:r w:rsidRPr="009E3E48">
        <w:rPr>
          <w:rFonts w:asciiTheme="majorHAnsi" w:hAnsiTheme="majorHAnsi" w:cs="Times New Roman"/>
          <w:color w:val="FFFFFF" w:themeColor="background1"/>
          <w:sz w:val="14"/>
          <w:szCs w:val="14"/>
        </w:rPr>
        <w:t>: 10.1007/978-981-15-5113-0_4.</w:t>
      </w:r>
    </w:p>
    <w:p w14:paraId="1F7747CC" w14:textId="77C4620C" w:rsidR="009E3E48" w:rsidRPr="009E3E48" w:rsidRDefault="009E3E48" w:rsidP="009E3E48">
      <w:pPr>
        <w:pStyle w:val="ListParagraph"/>
        <w:numPr>
          <w:ilvl w:val="0"/>
          <w:numId w:val="9"/>
        </w:numPr>
        <w:spacing w:before="40" w:after="0" w:line="240" w:lineRule="auto"/>
        <w:ind w:left="426" w:hanging="284"/>
        <w:contextualSpacing w:val="0"/>
        <w:jc w:val="both"/>
        <w:rPr>
          <w:rFonts w:asciiTheme="majorHAnsi" w:hAnsiTheme="majorHAnsi" w:cs="Times New Roman"/>
          <w:color w:val="FFFFFF" w:themeColor="background1"/>
          <w:sz w:val="14"/>
          <w:szCs w:val="14"/>
        </w:rPr>
      </w:pPr>
      <w:r w:rsidRPr="009E3E48">
        <w:rPr>
          <w:rFonts w:asciiTheme="majorHAnsi" w:hAnsiTheme="majorHAnsi" w:cs="Times New Roman"/>
          <w:color w:val="FFFFFF" w:themeColor="background1"/>
          <w:sz w:val="14"/>
          <w:szCs w:val="14"/>
        </w:rPr>
        <w:t xml:space="preserve">Gupta, P. K. and Mittal, P. (2020) ‘Corporate Governance and Risk Bundling: Evidence from Indian Companies’, European Journal of Business Science and Technology, 6(1), pp. 37–52. </w:t>
      </w:r>
      <w:proofErr w:type="spellStart"/>
      <w:r w:rsidRPr="009E3E48">
        <w:rPr>
          <w:rFonts w:asciiTheme="majorHAnsi" w:hAnsiTheme="majorHAnsi" w:cs="Times New Roman"/>
          <w:color w:val="FFFFFF" w:themeColor="background1"/>
          <w:sz w:val="14"/>
          <w:szCs w:val="14"/>
        </w:rPr>
        <w:t>doi</w:t>
      </w:r>
      <w:proofErr w:type="spellEnd"/>
      <w:r w:rsidRPr="009E3E48">
        <w:rPr>
          <w:rFonts w:asciiTheme="majorHAnsi" w:hAnsiTheme="majorHAnsi" w:cs="Times New Roman"/>
          <w:color w:val="FFFFFF" w:themeColor="background1"/>
          <w:sz w:val="14"/>
          <w:szCs w:val="14"/>
        </w:rPr>
        <w:t>: 10.11118/ejobsat.2020.004.</w:t>
      </w:r>
    </w:p>
    <w:sectPr w:rsidR="009E3E48" w:rsidRPr="009E3E48" w:rsidSect="00B41CF5">
      <w:headerReference w:type="first" r:id="rId16"/>
      <w:type w:val="continuous"/>
      <w:pgSz w:w="9979" w:h="14181"/>
      <w:pgMar w:top="1191" w:right="851" w:bottom="1701" w:left="851" w:header="709" w:footer="1499" w:gutter="0"/>
      <w:pgNumType w:start="1"/>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F48BB" w14:textId="77777777" w:rsidR="0098455D" w:rsidRDefault="0098455D" w:rsidP="006B2E60">
      <w:pPr>
        <w:spacing w:after="0" w:line="240" w:lineRule="auto"/>
      </w:pPr>
      <w:r>
        <w:separator/>
      </w:r>
    </w:p>
  </w:endnote>
  <w:endnote w:type="continuationSeparator" w:id="0">
    <w:p w14:paraId="496098A3" w14:textId="77777777" w:rsidR="0098455D" w:rsidRDefault="0098455D" w:rsidP="006B2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LM Roman 12">
    <w:altName w:val="Calibri"/>
    <w:charset w:val="00"/>
    <w:family w:val="auto"/>
    <w:pitch w:val="variable"/>
  </w:font>
  <w:font w:name="Cambria">
    <w:panose1 w:val="02040503050406030204"/>
    <w:charset w:val="00"/>
    <w:family w:val="roman"/>
    <w:pitch w:val="variable"/>
    <w:sig w:usb0="E00006FF" w:usb1="420024FF" w:usb2="02000000" w:usb3="00000000" w:csb0="0000019F" w:csb1="00000000"/>
  </w:font>
  <w:font w:name="LM Roman 10">
    <w:altName w:val="Calibri"/>
    <w:charset w:val="00"/>
    <w:family w:val="auto"/>
    <w:pitch w:val="variable"/>
  </w:font>
  <w:font w:name="Helvetica Neue">
    <w:altName w:val="Arial"/>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Lao UI">
    <w:charset w:val="00"/>
    <w:family w:val="swiss"/>
    <w:pitch w:val="variable"/>
    <w:sig w:usb0="82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M Roman 8">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D9F73" w14:textId="36A323D0" w:rsidR="005861CC" w:rsidRPr="008764C6" w:rsidRDefault="00002AED" w:rsidP="00B41CF5">
    <w:pPr>
      <w:pStyle w:val="Body"/>
      <w:spacing w:before="120" w:after="120"/>
      <w:rPr>
        <w:rFonts w:ascii="Times New Roman" w:hAnsi="Times New Roman"/>
        <w:b/>
        <w:bCs/>
        <w:sz w:val="24"/>
        <w:szCs w:val="24"/>
      </w:rPr>
    </w:pPr>
    <w:r w:rsidRPr="007F7422">
      <w:rPr>
        <w:rFonts w:asciiTheme="majorHAnsi" w:hAnsiTheme="majorHAnsi"/>
        <w:noProof/>
        <w:sz w:val="20"/>
      </w:rPr>
      <mc:AlternateContent>
        <mc:Choice Requires="wps">
          <w:drawing>
            <wp:anchor distT="0" distB="0" distL="114300" distR="114300" simplePos="0" relativeHeight="251661312" behindDoc="0" locked="0" layoutInCell="1" allowOverlap="1" wp14:anchorId="75079A1A" wp14:editId="53FB5D93">
              <wp:simplePos x="0" y="0"/>
              <wp:positionH relativeFrom="column">
                <wp:posOffset>-5080</wp:posOffset>
              </wp:positionH>
              <wp:positionV relativeFrom="paragraph">
                <wp:posOffset>9896</wp:posOffset>
              </wp:positionV>
              <wp:extent cx="5193102" cy="13648"/>
              <wp:effectExtent l="0" t="0" r="26670" b="24765"/>
              <wp:wrapNone/>
              <wp:docPr id="8" name="Straight Connector 8"/>
              <wp:cNvGraphicFramePr/>
              <a:graphic xmlns:a="http://schemas.openxmlformats.org/drawingml/2006/main">
                <a:graphicData uri="http://schemas.microsoft.com/office/word/2010/wordprocessingShape">
                  <wps:wsp>
                    <wps:cNvCnPr/>
                    <wps:spPr>
                      <a:xfrm>
                        <a:off x="0" y="0"/>
                        <a:ext cx="5193102" cy="1364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647801" id="Straight Connector 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8pt" to="408.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" strokecolor="#4579b8 [3044]"/>
          </w:pict>
        </mc:Fallback>
      </mc:AlternateContent>
    </w:r>
    <w:r w:rsidR="00B41CF5">
      <w:rPr>
        <w:rFonts w:asciiTheme="majorHAnsi" w:hAnsiTheme="majorHAnsi"/>
        <w:noProof/>
        <w:sz w:val="20"/>
      </w:rPr>
      <w:t>DOI:</w:t>
    </w:r>
    <w:r w:rsidR="002837A0" w:rsidRPr="007F7422">
      <w:rPr>
        <w:rFonts w:asciiTheme="majorHAnsi" w:hAnsiTheme="majorHAnsi"/>
        <w:sz w:val="18"/>
        <w:szCs w:val="18"/>
      </w:rPr>
      <w:t xml:space="preserve"> </w:t>
    </w:r>
    <w:hyperlink r:id="rId1" w:history="1">
      <w:r w:rsidR="00B41CF5" w:rsidRPr="005F726B">
        <w:rPr>
          <w:rStyle w:val="Hyperlink"/>
          <w:rFonts w:asciiTheme="majorHAnsi" w:hAnsiTheme="majorHAnsi"/>
          <w:sz w:val="18"/>
          <w:szCs w:val="18"/>
        </w:rPr>
        <w:t>https://doi.org/10.48001/ijhir.2021.07.02.001</w:t>
      </w:r>
    </w:hyperlink>
    <w:r w:rsidR="00B41CF5">
      <w:rPr>
        <w:rFonts w:asciiTheme="majorHAnsi" w:hAnsiTheme="majorHAnsi"/>
        <w:sz w:val="18"/>
        <w:szCs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D1A94" w14:textId="11A4F22C" w:rsidR="00E46965" w:rsidRPr="008764C6" w:rsidRDefault="00002AED" w:rsidP="00B41CF5">
    <w:pPr>
      <w:pStyle w:val="Body"/>
      <w:spacing w:before="120" w:after="120"/>
      <w:ind w:firstLine="142"/>
      <w:rPr>
        <w:rFonts w:ascii="Times New Roman" w:hAnsi="Times New Roman"/>
        <w:b/>
        <w:bCs/>
        <w:sz w:val="24"/>
        <w:szCs w:val="24"/>
      </w:rPr>
    </w:pPr>
    <w:r>
      <w:rPr>
        <w:noProof/>
      </w:rPr>
      <mc:AlternateContent>
        <mc:Choice Requires="wps">
          <w:drawing>
            <wp:anchor distT="0" distB="0" distL="114300" distR="114300" simplePos="0" relativeHeight="251659264" behindDoc="0" locked="0" layoutInCell="1" allowOverlap="1" wp14:anchorId="1ADBA153" wp14:editId="6D79589C">
              <wp:simplePos x="0" y="0"/>
              <wp:positionH relativeFrom="margin">
                <wp:posOffset>209298</wp:posOffset>
              </wp:positionH>
              <wp:positionV relativeFrom="paragraph">
                <wp:posOffset>4469</wp:posOffset>
              </wp:positionV>
              <wp:extent cx="5190826" cy="8626"/>
              <wp:effectExtent l="0" t="0" r="29210" b="29845"/>
              <wp:wrapNone/>
              <wp:docPr id="7" name="Straight Connector 7"/>
              <wp:cNvGraphicFramePr/>
              <a:graphic xmlns:a="http://schemas.openxmlformats.org/drawingml/2006/main">
                <a:graphicData uri="http://schemas.microsoft.com/office/word/2010/wordprocessingShape">
                  <wps:wsp>
                    <wps:cNvCnPr/>
                    <wps:spPr>
                      <a:xfrm flipV="1">
                        <a:off x="0" y="0"/>
                        <a:ext cx="5190826" cy="862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37287A" id="Straight Connector 7"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5pt,.35pt" to="42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" strokecolor="#4579b8 [3044]">
              <w10:wrap anchorx="margin"/>
            </v:line>
          </w:pict>
        </mc:Fallback>
      </mc:AlternateContent>
    </w:r>
    <w:r w:rsidR="00B41CF5">
      <w:t>D</w:t>
    </w:r>
    <w:r w:rsidR="00B41CF5">
      <w:rPr>
        <w:rFonts w:asciiTheme="majorHAnsi" w:hAnsiTheme="majorHAnsi"/>
        <w:noProof/>
        <w:sz w:val="20"/>
      </w:rPr>
      <w:t>OI:</w:t>
    </w:r>
    <w:r w:rsidR="00B41CF5" w:rsidRPr="007F7422">
      <w:rPr>
        <w:rFonts w:asciiTheme="majorHAnsi" w:hAnsiTheme="majorHAnsi"/>
        <w:sz w:val="18"/>
        <w:szCs w:val="18"/>
      </w:rPr>
      <w:t xml:space="preserve"> </w:t>
    </w:r>
    <w:hyperlink r:id="rId1" w:history="1">
      <w:r w:rsidR="00B41CF5" w:rsidRPr="005F726B">
        <w:rPr>
          <w:rStyle w:val="Hyperlink"/>
          <w:rFonts w:asciiTheme="majorHAnsi" w:hAnsiTheme="majorHAnsi"/>
          <w:sz w:val="18"/>
          <w:szCs w:val="18"/>
        </w:rPr>
        <w:t>https://doi.org/10.48001/ijhir.2021.07.02.001</w:t>
      </w:r>
    </w:hyperlink>
    <w:r w:rsidR="00B41CF5">
      <w:rPr>
        <w:rFonts w:asciiTheme="majorHAnsi" w:hAnsiTheme="majorHAnsi"/>
        <w:sz w:val="18"/>
        <w:szCs w:val="18"/>
      </w:rPr>
      <w:t xml:space="preserve"> </w:t>
    </w:r>
  </w:p>
  <w:p w14:paraId="7F36E02B" w14:textId="1CC156D7" w:rsidR="001E0AB5" w:rsidRPr="005116C7" w:rsidRDefault="001E0AB5" w:rsidP="00E46965">
    <w:pPr>
      <w:pStyle w:val="Footer"/>
      <w:spacing w:before="80"/>
      <w:ind w:left="284"/>
      <w:rPr>
        <w:rFonts w:asciiTheme="majorHAnsi" w:hAnsiTheme="majorHAns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B578B" w14:textId="77777777" w:rsidR="0098455D" w:rsidRDefault="0098455D" w:rsidP="006B2E60">
      <w:pPr>
        <w:spacing w:after="0" w:line="240" w:lineRule="auto"/>
      </w:pPr>
      <w:r>
        <w:separator/>
      </w:r>
    </w:p>
  </w:footnote>
  <w:footnote w:type="continuationSeparator" w:id="0">
    <w:p w14:paraId="290D53C8" w14:textId="77777777" w:rsidR="0098455D" w:rsidRDefault="0098455D" w:rsidP="006B2E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EAD1F" w14:textId="73A446FC" w:rsidR="006B2E60" w:rsidRPr="00A13CB7" w:rsidRDefault="006B2E60" w:rsidP="00A13CB7">
    <w:pPr>
      <w:pStyle w:val="BodyText"/>
      <w:spacing w:before="360" w:after="240"/>
      <w:ind w:left="113"/>
      <w:rPr>
        <w:rFonts w:ascii="Cambria" w:hAnsi="Cambria"/>
        <w:sz w:val="22"/>
        <w:szCs w:val="22"/>
      </w:rPr>
    </w:pPr>
    <w:r>
      <w:fldChar w:fldCharType="begin"/>
    </w:r>
    <w:r>
      <w:instrText xml:space="preserve"> PAGE   \* MERGEFORMAT </w:instrText>
    </w:r>
    <w:r>
      <w:fldChar w:fldCharType="separate"/>
    </w:r>
    <w:r>
      <w:rPr>
        <w:noProof/>
      </w:rPr>
      <w:t>1</w:t>
    </w:r>
    <w:r>
      <w:rPr>
        <w:noProof/>
      </w:rPr>
      <w:fldChar w:fldCharType="end"/>
    </w:r>
    <w:r>
      <w:rPr>
        <w:noProof/>
      </w:rPr>
      <w:tab/>
    </w:r>
    <w:r w:rsidR="00A13CB7">
      <w:rPr>
        <w:noProof/>
      </w:rPr>
      <w:tab/>
    </w:r>
    <w:r w:rsidR="00A13CB7">
      <w:rPr>
        <w:noProof/>
      </w:rPr>
      <w:tab/>
    </w:r>
    <w:r w:rsidR="00A13CB7">
      <w:rPr>
        <w:noProof/>
      </w:rPr>
      <w:tab/>
    </w:r>
    <w:r w:rsidR="00A13CB7">
      <w:rPr>
        <w:noProof/>
      </w:rPr>
      <w:tab/>
    </w:r>
    <w:r w:rsidR="00A13CB7">
      <w:rPr>
        <w:noProof/>
      </w:rPr>
      <w:tab/>
    </w:r>
    <w:r w:rsidR="008764C6">
      <w:rPr>
        <w:noProof/>
      </w:rPr>
      <w:t xml:space="preserve">           </w:t>
    </w:r>
    <w:r w:rsidR="00D65B74">
      <w:rPr>
        <w:noProof/>
      </w:rPr>
      <w:tab/>
    </w:r>
    <w:r w:rsidR="00D65B74">
      <w:rPr>
        <w:noProof/>
      </w:rPr>
      <w:tab/>
    </w:r>
    <w:r w:rsidR="00D65B74">
      <w:rPr>
        <w:noProof/>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2D5C5" w14:textId="021B6C2A" w:rsidR="00444E50" w:rsidRDefault="00444E50" w:rsidP="00444E50">
    <w:pPr>
      <w:pStyle w:val="Header"/>
      <w:tabs>
        <w:tab w:val="clear" w:pos="4680"/>
        <w:tab w:val="clear" w:pos="9360"/>
        <w:tab w:val="left" w:pos="0"/>
      </w:tabs>
    </w:pPr>
    <w:r w:rsidRPr="00841B07">
      <w:rPr>
        <w:rFonts w:asciiTheme="majorHAnsi" w:hAnsiTheme="majorHAnsi"/>
        <w:b/>
        <w:bCs/>
        <w:noProof/>
        <w:color w:val="00427E"/>
        <w:sz w:val="18"/>
        <w:szCs w:val="18"/>
      </w:rPr>
      <mc:AlternateContent>
        <mc:Choice Requires="wps">
          <w:drawing>
            <wp:anchor distT="0" distB="0" distL="114300" distR="114300" simplePos="0" relativeHeight="251663360" behindDoc="0" locked="0" layoutInCell="1" allowOverlap="1" wp14:anchorId="43DFB16B" wp14:editId="77A64151">
              <wp:simplePos x="0" y="0"/>
              <wp:positionH relativeFrom="column">
                <wp:posOffset>78105</wp:posOffset>
              </wp:positionH>
              <wp:positionV relativeFrom="paragraph">
                <wp:posOffset>220980</wp:posOffset>
              </wp:positionV>
              <wp:extent cx="5772150" cy="0"/>
              <wp:effectExtent l="0" t="0" r="0" b="0"/>
              <wp:wrapNone/>
              <wp:docPr id="9" name="Straight Connector 9"/>
              <wp:cNvGraphicFramePr/>
              <a:graphic xmlns:a="http://schemas.openxmlformats.org/drawingml/2006/main">
                <a:graphicData uri="http://schemas.microsoft.com/office/word/2010/wordprocessingShape">
                  <wps:wsp>
                    <wps:cNvCnPr/>
                    <wps:spPr>
                      <a:xfrm flipV="1">
                        <a:off x="0" y="0"/>
                        <a:ext cx="57721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1C8123" id="Straight Connector 9"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17.4pt" to="460.6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" strokecolor="#4579b8 [3044]"/>
          </w:pict>
        </mc:Fallback>
      </mc:AlternateContent>
    </w:r>
    <w:r>
      <w:rPr>
        <w:rFonts w:asciiTheme="majorHAnsi" w:hAnsiTheme="majorHAnsi"/>
        <w:b/>
        <w:bCs/>
        <w:color w:val="00427E"/>
        <w:sz w:val="20"/>
      </w:rPr>
      <w:t xml:space="preserve">    </w:t>
    </w:r>
    <w:r w:rsidRPr="00841B07">
      <w:rPr>
        <w:rFonts w:asciiTheme="majorHAnsi" w:hAnsiTheme="majorHAnsi"/>
        <w:b/>
        <w:bCs/>
        <w:color w:val="00427E"/>
        <w:sz w:val="20"/>
      </w:rPr>
      <w:t xml:space="preserve">IJHIR </w:t>
    </w:r>
    <w:r w:rsidRPr="009D196F">
      <w:rPr>
        <w:rFonts w:asciiTheme="majorHAnsi" w:hAnsiTheme="majorHAnsi"/>
        <w:color w:val="00427E"/>
        <w:sz w:val="20"/>
      </w:rPr>
      <w:t>| Volume-7 | Issue-</w:t>
    </w:r>
    <w:r w:rsidR="005127D1">
      <w:rPr>
        <w:rFonts w:asciiTheme="majorHAnsi" w:hAnsiTheme="majorHAnsi"/>
        <w:color w:val="00427E"/>
        <w:sz w:val="20"/>
      </w:rPr>
      <w:t>2</w:t>
    </w:r>
    <w:r w:rsidRPr="009D196F">
      <w:rPr>
        <w:rFonts w:asciiTheme="majorHAnsi" w:hAnsiTheme="majorHAnsi"/>
        <w:color w:val="00427E"/>
        <w:sz w:val="20"/>
      </w:rPr>
      <w:t xml:space="preserve">| </w:t>
    </w:r>
    <w:r w:rsidR="005127D1">
      <w:rPr>
        <w:rFonts w:asciiTheme="majorHAnsi" w:hAnsiTheme="majorHAnsi"/>
        <w:color w:val="00427E"/>
        <w:sz w:val="20"/>
      </w:rPr>
      <w:t xml:space="preserve">Apr-Jun </w:t>
    </w:r>
    <w:r w:rsidRPr="009D196F">
      <w:rPr>
        <w:rFonts w:asciiTheme="majorHAnsi" w:hAnsiTheme="majorHAnsi"/>
        <w:color w:val="00427E"/>
        <w:sz w:val="20"/>
      </w:rPr>
      <w:t>20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B194B" w14:textId="77777777" w:rsidR="001E0AB5" w:rsidRDefault="001E0AB5">
    <w:pPr>
      <w:pStyle w:val="Header"/>
    </w:pPr>
    <w:r>
      <w:fldChar w:fldCharType="begin"/>
    </w:r>
    <w:r>
      <w:instrText xml:space="preserve"> PAGE   \* MERGEFORMAT </w:instrText>
    </w:r>
    <w:r>
      <w:fldChar w:fldCharType="separate"/>
    </w:r>
    <w:r>
      <w:rPr>
        <w:noProof/>
      </w:rPr>
      <w:t>1</w:t>
    </w:r>
    <w:r>
      <w:rPr>
        <w:noProof/>
      </w:rPr>
      <w:fldChar w:fldCharType="end"/>
    </w:r>
  </w:p>
  <w:p w14:paraId="7D461F58" w14:textId="77777777" w:rsidR="001E0AB5" w:rsidRDefault="001E0A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B59C7"/>
    <w:multiLevelType w:val="multilevel"/>
    <w:tmpl w:val="E2B00C06"/>
    <w:lvl w:ilvl="0">
      <w:start w:val="8"/>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083C07CB"/>
    <w:multiLevelType w:val="multilevel"/>
    <w:tmpl w:val="3A9CEC56"/>
    <w:lvl w:ilvl="0">
      <w:start w:val="1"/>
      <w:numFmt w:val="decimal"/>
      <w:lvlText w:val="%1."/>
      <w:lvlJc w:val="left"/>
      <w:pPr>
        <w:ind w:left="720" w:hanging="360"/>
      </w:pPr>
      <w:rPr>
        <w:b/>
        <w:bCs w:val="0"/>
      </w:r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 w15:restartNumberingAfterBreak="0">
    <w:nsid w:val="2CC41CDF"/>
    <w:multiLevelType w:val="multilevel"/>
    <w:tmpl w:val="9254073C"/>
    <w:lvl w:ilvl="0">
      <w:start w:val="5"/>
      <w:numFmt w:val="decimal"/>
      <w:lvlText w:val="%1"/>
      <w:lvlJc w:val="left"/>
      <w:pPr>
        <w:ind w:left="360" w:hanging="360"/>
      </w:pPr>
    </w:lvl>
    <w:lvl w:ilvl="1">
      <w:start w:val="2"/>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4680" w:hanging="1800"/>
      </w:pPr>
    </w:lvl>
  </w:abstractNum>
  <w:abstractNum w:abstractNumId="3" w15:restartNumberingAfterBreak="0">
    <w:nsid w:val="3FB375E2"/>
    <w:multiLevelType w:val="multilevel"/>
    <w:tmpl w:val="039491F2"/>
    <w:lvl w:ilvl="0">
      <w:start w:val="1"/>
      <w:numFmt w:val="decimal"/>
      <w:lvlText w:val="%1."/>
      <w:lvlJc w:val="left"/>
      <w:pPr>
        <w:ind w:left="502" w:hanging="360"/>
      </w:pPr>
      <w:rPr>
        <w:b/>
      </w:rPr>
    </w:lvl>
    <w:lvl w:ilvl="1">
      <w:start w:val="1"/>
      <w:numFmt w:val="decimal"/>
      <w:isLgl/>
      <w:lvlText w:val="%1.%2"/>
      <w:lvlJc w:val="left"/>
      <w:pPr>
        <w:ind w:left="502" w:hanging="360"/>
      </w:pPr>
    </w:lvl>
    <w:lvl w:ilvl="2">
      <w:start w:val="1"/>
      <w:numFmt w:val="decimal"/>
      <w:isLgl/>
      <w:lvlText w:val="%1.%2.%3"/>
      <w:lvlJc w:val="left"/>
      <w:pPr>
        <w:ind w:left="862" w:hanging="720"/>
      </w:pPr>
    </w:lvl>
    <w:lvl w:ilvl="3">
      <w:start w:val="1"/>
      <w:numFmt w:val="decimal"/>
      <w:isLgl/>
      <w:lvlText w:val="%1.%2.%3.%4"/>
      <w:lvlJc w:val="left"/>
      <w:pPr>
        <w:ind w:left="862" w:hanging="720"/>
      </w:pPr>
    </w:lvl>
    <w:lvl w:ilvl="4">
      <w:start w:val="1"/>
      <w:numFmt w:val="decimal"/>
      <w:isLgl/>
      <w:lvlText w:val="%1.%2.%3.%4.%5"/>
      <w:lvlJc w:val="left"/>
      <w:pPr>
        <w:ind w:left="1222" w:hanging="1080"/>
      </w:pPr>
    </w:lvl>
    <w:lvl w:ilvl="5">
      <w:start w:val="1"/>
      <w:numFmt w:val="decimal"/>
      <w:isLgl/>
      <w:lvlText w:val="%1.%2.%3.%4.%5.%6"/>
      <w:lvlJc w:val="left"/>
      <w:pPr>
        <w:ind w:left="1222" w:hanging="1080"/>
      </w:pPr>
    </w:lvl>
    <w:lvl w:ilvl="6">
      <w:start w:val="1"/>
      <w:numFmt w:val="decimal"/>
      <w:isLgl/>
      <w:lvlText w:val="%1.%2.%3.%4.%5.%6.%7"/>
      <w:lvlJc w:val="left"/>
      <w:pPr>
        <w:ind w:left="1582" w:hanging="1440"/>
      </w:pPr>
    </w:lvl>
    <w:lvl w:ilvl="7">
      <w:start w:val="1"/>
      <w:numFmt w:val="decimal"/>
      <w:isLgl/>
      <w:lvlText w:val="%1.%2.%3.%4.%5.%6.%7.%8"/>
      <w:lvlJc w:val="left"/>
      <w:pPr>
        <w:ind w:left="1942" w:hanging="1800"/>
      </w:pPr>
    </w:lvl>
    <w:lvl w:ilvl="8">
      <w:start w:val="1"/>
      <w:numFmt w:val="decimal"/>
      <w:isLgl/>
      <w:lvlText w:val="%1.%2.%3.%4.%5.%6.%7.%8.%9"/>
      <w:lvlJc w:val="left"/>
      <w:pPr>
        <w:ind w:left="1942" w:hanging="1800"/>
      </w:pPr>
    </w:lvl>
  </w:abstractNum>
  <w:abstractNum w:abstractNumId="4" w15:restartNumberingAfterBreak="0">
    <w:nsid w:val="59B36D71"/>
    <w:multiLevelType w:val="multilevel"/>
    <w:tmpl w:val="35D0EF94"/>
    <w:lvl w:ilvl="0">
      <w:start w:val="7"/>
      <w:numFmt w:val="decimal"/>
      <w:lvlText w:val="%1"/>
      <w:lvlJc w:val="left"/>
      <w:pPr>
        <w:ind w:left="360" w:hanging="360"/>
      </w:pPr>
      <w:rPr>
        <w:rFonts w:ascii="Times New Roman" w:hAnsi="Times New Roman" w:cs="Times New Roman" w:hint="default"/>
        <w:b/>
        <w:sz w:val="24"/>
      </w:rPr>
    </w:lvl>
    <w:lvl w:ilvl="1">
      <w:start w:val="1"/>
      <w:numFmt w:val="decimal"/>
      <w:lvlText w:val="%1.%2"/>
      <w:lvlJc w:val="left"/>
      <w:pPr>
        <w:ind w:left="360" w:hanging="360"/>
      </w:pPr>
      <w:rPr>
        <w:rFonts w:ascii="Times New Roman" w:hAnsi="Times New Roman" w:cs="Times New Roman" w:hint="default"/>
        <w:b/>
        <w:sz w:val="20"/>
        <w:szCs w:val="20"/>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ascii="Times New Roman" w:hAnsi="Times New Roman" w:cs="Times New Roman" w:hint="default"/>
        <w:b/>
        <w:sz w:val="24"/>
      </w:rPr>
    </w:lvl>
    <w:lvl w:ilvl="5">
      <w:start w:val="1"/>
      <w:numFmt w:val="decimal"/>
      <w:lvlText w:val="%1.%2.%3.%4.%5.%6"/>
      <w:lvlJc w:val="left"/>
      <w:pPr>
        <w:ind w:left="1080" w:hanging="1080"/>
      </w:pPr>
      <w:rPr>
        <w:rFonts w:ascii="Times New Roman" w:hAnsi="Times New Roman" w:cs="Times New Roman" w:hint="default"/>
        <w:b/>
        <w:sz w:val="24"/>
      </w:rPr>
    </w:lvl>
    <w:lvl w:ilvl="6">
      <w:start w:val="1"/>
      <w:numFmt w:val="decimal"/>
      <w:lvlText w:val="%1.%2.%3.%4.%5.%6.%7"/>
      <w:lvlJc w:val="left"/>
      <w:pPr>
        <w:ind w:left="1440" w:hanging="1440"/>
      </w:pPr>
      <w:rPr>
        <w:rFonts w:ascii="Times New Roman" w:hAnsi="Times New Roman" w:cs="Times New Roman" w:hint="default"/>
        <w:b/>
        <w:sz w:val="24"/>
      </w:rPr>
    </w:lvl>
    <w:lvl w:ilvl="7">
      <w:start w:val="1"/>
      <w:numFmt w:val="decimal"/>
      <w:lvlText w:val="%1.%2.%3.%4.%5.%6.%7.%8"/>
      <w:lvlJc w:val="left"/>
      <w:pPr>
        <w:ind w:left="1440" w:hanging="1440"/>
      </w:pPr>
      <w:rPr>
        <w:rFonts w:ascii="Times New Roman" w:hAnsi="Times New Roman" w:cs="Times New Roman" w:hint="default"/>
        <w:b/>
        <w:sz w:val="24"/>
      </w:rPr>
    </w:lvl>
    <w:lvl w:ilvl="8">
      <w:start w:val="1"/>
      <w:numFmt w:val="decimal"/>
      <w:lvlText w:val="%1.%2.%3.%4.%5.%6.%7.%8.%9"/>
      <w:lvlJc w:val="left"/>
      <w:pPr>
        <w:ind w:left="1800" w:hanging="1800"/>
      </w:pPr>
      <w:rPr>
        <w:rFonts w:ascii="Times New Roman" w:hAnsi="Times New Roman" w:cs="Times New Roman" w:hint="default"/>
        <w:b/>
        <w:sz w:val="24"/>
      </w:rPr>
    </w:lvl>
  </w:abstractNum>
  <w:abstractNum w:abstractNumId="5" w15:restartNumberingAfterBreak="0">
    <w:nsid w:val="5B9706E6"/>
    <w:multiLevelType w:val="hybridMultilevel"/>
    <w:tmpl w:val="081A39A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6047BD9"/>
    <w:multiLevelType w:val="multilevel"/>
    <w:tmpl w:val="F05ED144"/>
    <w:lvl w:ilvl="0">
      <w:start w:val="4"/>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698D0230"/>
    <w:multiLevelType w:val="hybridMultilevel"/>
    <w:tmpl w:val="4692AF42"/>
    <w:lvl w:ilvl="0" w:tplc="8090874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7F386226"/>
    <w:multiLevelType w:val="hybridMultilevel"/>
    <w:tmpl w:val="E22C76E4"/>
    <w:lvl w:ilvl="0" w:tplc="79264352">
      <w:start w:val="1"/>
      <w:numFmt w:val="decimal"/>
      <w:lvlText w:val="%1."/>
      <w:lvlJc w:val="left"/>
      <w:pPr>
        <w:ind w:left="644" w:hanging="360"/>
      </w:pPr>
      <w:rPr>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5"/>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8"/>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IwtzA1tjQ1MzYzMzNU0lEKTi0uzszPAykwrAUAhSjLWiwAAAA="/>
  </w:docVars>
  <w:rsids>
    <w:rsidRoot w:val="004A3F5D"/>
    <w:rsid w:val="00002AED"/>
    <w:rsid w:val="00057230"/>
    <w:rsid w:val="00057E97"/>
    <w:rsid w:val="00062423"/>
    <w:rsid w:val="0016452A"/>
    <w:rsid w:val="00196AB6"/>
    <w:rsid w:val="001970E8"/>
    <w:rsid w:val="001D7DF6"/>
    <w:rsid w:val="001E0AB5"/>
    <w:rsid w:val="002727A3"/>
    <w:rsid w:val="002837A0"/>
    <w:rsid w:val="00286F94"/>
    <w:rsid w:val="003266B8"/>
    <w:rsid w:val="003567A5"/>
    <w:rsid w:val="00444E50"/>
    <w:rsid w:val="00455640"/>
    <w:rsid w:val="004577E4"/>
    <w:rsid w:val="004A3F5D"/>
    <w:rsid w:val="004D463B"/>
    <w:rsid w:val="005116C7"/>
    <w:rsid w:val="005127D1"/>
    <w:rsid w:val="00537BA1"/>
    <w:rsid w:val="005526E7"/>
    <w:rsid w:val="005861CC"/>
    <w:rsid w:val="00644348"/>
    <w:rsid w:val="006B2E60"/>
    <w:rsid w:val="006F612A"/>
    <w:rsid w:val="00706F30"/>
    <w:rsid w:val="00732389"/>
    <w:rsid w:val="007D5CBB"/>
    <w:rsid w:val="007F7422"/>
    <w:rsid w:val="008764C6"/>
    <w:rsid w:val="00891379"/>
    <w:rsid w:val="00892A4A"/>
    <w:rsid w:val="008A79FD"/>
    <w:rsid w:val="008F1700"/>
    <w:rsid w:val="00906DA5"/>
    <w:rsid w:val="0092282E"/>
    <w:rsid w:val="00974482"/>
    <w:rsid w:val="0098455D"/>
    <w:rsid w:val="009A1B6D"/>
    <w:rsid w:val="009E3E48"/>
    <w:rsid w:val="00A13CB7"/>
    <w:rsid w:val="00B41CF5"/>
    <w:rsid w:val="00B56E5D"/>
    <w:rsid w:val="00BB4CB6"/>
    <w:rsid w:val="00BF5D4B"/>
    <w:rsid w:val="00CB23A9"/>
    <w:rsid w:val="00CC6285"/>
    <w:rsid w:val="00D01CB6"/>
    <w:rsid w:val="00D4218F"/>
    <w:rsid w:val="00D65B74"/>
    <w:rsid w:val="00D87054"/>
    <w:rsid w:val="00E3357E"/>
    <w:rsid w:val="00E44A68"/>
    <w:rsid w:val="00E46965"/>
    <w:rsid w:val="00E52C46"/>
    <w:rsid w:val="00E84184"/>
    <w:rsid w:val="00EB7535"/>
    <w:rsid w:val="00ED6FEB"/>
    <w:rsid w:val="00EF363D"/>
    <w:rsid w:val="00FA722A"/>
    <w:rsid w:val="00FC5B27"/>
    <w:rsid w:val="00FE4691"/>
    <w:rsid w:val="00FE781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E3AEF8"/>
  <w15:chartTrackingRefBased/>
  <w15:docId w15:val="{4322079C-BAFC-4273-843D-09FBA86F4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A3F5D"/>
    <w:pPr>
      <w:widowControl w:val="0"/>
      <w:autoSpaceDE w:val="0"/>
      <w:autoSpaceDN w:val="0"/>
      <w:spacing w:before="89" w:after="0" w:line="240" w:lineRule="auto"/>
      <w:ind w:left="549" w:hanging="437"/>
      <w:outlineLvl w:val="0"/>
    </w:pPr>
    <w:rPr>
      <w:rFonts w:ascii="LM Roman 12" w:eastAsia="LM Roman 12" w:hAnsi="LM Roman 12" w:cs="LM Roman 12"/>
      <w:b/>
      <w:bCs/>
      <w:sz w:val="28"/>
      <w:szCs w:val="28"/>
      <w:lang w:val="en-US" w:bidi="ar-SA"/>
    </w:rPr>
  </w:style>
  <w:style w:type="paragraph" w:styleId="Heading2">
    <w:name w:val="heading 2"/>
    <w:basedOn w:val="Normal"/>
    <w:next w:val="Normal"/>
    <w:link w:val="Heading2Char"/>
    <w:uiPriority w:val="9"/>
    <w:unhideWhenUsed/>
    <w:qFormat/>
    <w:rsid w:val="004A3F5D"/>
    <w:pPr>
      <w:keepNext/>
      <w:keepLines/>
      <w:spacing w:before="40" w:after="0"/>
      <w:outlineLvl w:val="1"/>
    </w:pPr>
    <w:rPr>
      <w:rFonts w:asciiTheme="majorHAnsi" w:eastAsiaTheme="majorEastAsia" w:hAnsiTheme="majorHAnsi" w:cstheme="majorBidi"/>
      <w:color w:val="365F91" w:themeColor="accent1" w:themeShade="BF"/>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F5D"/>
    <w:rPr>
      <w:rFonts w:ascii="LM Roman 12" w:eastAsia="LM Roman 12" w:hAnsi="LM Roman 12" w:cs="LM Roman 12"/>
      <w:b/>
      <w:bCs/>
      <w:sz w:val="28"/>
      <w:szCs w:val="28"/>
      <w:lang w:val="en-US" w:bidi="ar-SA"/>
    </w:rPr>
  </w:style>
  <w:style w:type="paragraph" w:styleId="BodyText">
    <w:name w:val="Body Text"/>
    <w:basedOn w:val="Normal"/>
    <w:link w:val="BodyTextChar"/>
    <w:uiPriority w:val="1"/>
    <w:qFormat/>
    <w:rsid w:val="004A3F5D"/>
    <w:pPr>
      <w:widowControl w:val="0"/>
      <w:autoSpaceDE w:val="0"/>
      <w:autoSpaceDN w:val="0"/>
      <w:spacing w:after="0" w:line="240" w:lineRule="auto"/>
    </w:pPr>
    <w:rPr>
      <w:rFonts w:ascii="LM Roman 10" w:eastAsia="LM Roman 10" w:hAnsi="LM Roman 10" w:cs="LM Roman 10"/>
      <w:sz w:val="20"/>
      <w:lang w:val="en-US" w:bidi="ar-SA"/>
    </w:rPr>
  </w:style>
  <w:style w:type="character" w:customStyle="1" w:styleId="BodyTextChar">
    <w:name w:val="Body Text Char"/>
    <w:basedOn w:val="DefaultParagraphFont"/>
    <w:link w:val="BodyText"/>
    <w:uiPriority w:val="1"/>
    <w:rsid w:val="004A3F5D"/>
    <w:rPr>
      <w:rFonts w:ascii="LM Roman 10" w:eastAsia="LM Roman 10" w:hAnsi="LM Roman 10" w:cs="LM Roman 10"/>
      <w:sz w:val="20"/>
      <w:lang w:val="en-US" w:bidi="ar-SA"/>
    </w:rPr>
  </w:style>
  <w:style w:type="character" w:customStyle="1" w:styleId="Heading2Char">
    <w:name w:val="Heading 2 Char"/>
    <w:basedOn w:val="DefaultParagraphFont"/>
    <w:link w:val="Heading2"/>
    <w:uiPriority w:val="9"/>
    <w:rsid w:val="004A3F5D"/>
    <w:rPr>
      <w:rFonts w:asciiTheme="majorHAnsi" w:eastAsiaTheme="majorEastAsia" w:hAnsiTheme="majorHAnsi" w:cstheme="majorBidi"/>
      <w:color w:val="365F91" w:themeColor="accent1" w:themeShade="BF"/>
      <w:sz w:val="26"/>
      <w:szCs w:val="23"/>
    </w:rPr>
  </w:style>
  <w:style w:type="paragraph" w:styleId="Header">
    <w:name w:val="header"/>
    <w:basedOn w:val="Normal"/>
    <w:link w:val="HeaderChar"/>
    <w:uiPriority w:val="99"/>
    <w:unhideWhenUsed/>
    <w:rsid w:val="006B2E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E60"/>
  </w:style>
  <w:style w:type="paragraph" w:styleId="Footer">
    <w:name w:val="footer"/>
    <w:basedOn w:val="Normal"/>
    <w:link w:val="FooterChar"/>
    <w:uiPriority w:val="99"/>
    <w:unhideWhenUsed/>
    <w:rsid w:val="006B2E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E60"/>
  </w:style>
  <w:style w:type="paragraph" w:styleId="ListParagraph">
    <w:name w:val="List Paragraph"/>
    <w:basedOn w:val="Normal"/>
    <w:uiPriority w:val="34"/>
    <w:qFormat/>
    <w:rsid w:val="001E0AB5"/>
    <w:pPr>
      <w:spacing w:after="160" w:line="259" w:lineRule="auto"/>
      <w:ind w:left="720"/>
      <w:contextualSpacing/>
    </w:pPr>
    <w:rPr>
      <w:szCs w:val="22"/>
      <w:lang w:bidi="ar-SA"/>
    </w:rPr>
  </w:style>
  <w:style w:type="character" w:styleId="Hyperlink">
    <w:name w:val="Hyperlink"/>
    <w:basedOn w:val="DefaultParagraphFont"/>
    <w:uiPriority w:val="99"/>
    <w:unhideWhenUsed/>
    <w:rsid w:val="001E0AB5"/>
    <w:rPr>
      <w:color w:val="0000FF" w:themeColor="hyperlink"/>
      <w:u w:val="single"/>
    </w:rPr>
  </w:style>
  <w:style w:type="character" w:styleId="UnresolvedMention">
    <w:name w:val="Unresolved Mention"/>
    <w:basedOn w:val="DefaultParagraphFont"/>
    <w:uiPriority w:val="99"/>
    <w:semiHidden/>
    <w:unhideWhenUsed/>
    <w:rsid w:val="001E0AB5"/>
    <w:rPr>
      <w:color w:val="605E5C"/>
      <w:shd w:val="clear" w:color="auto" w:fill="E1DFDD"/>
    </w:rPr>
  </w:style>
  <w:style w:type="paragraph" w:styleId="NormalWeb">
    <w:name w:val="Normal (Web)"/>
    <w:basedOn w:val="Normal"/>
    <w:uiPriority w:val="99"/>
    <w:unhideWhenUsed/>
    <w:rsid w:val="005116C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E52C46"/>
    <w:pPr>
      <w:spacing w:after="0" w:line="240" w:lineRule="auto"/>
    </w:pPr>
    <w:rPr>
      <w:rFonts w:eastAsiaTheme="minorEastAsia"/>
      <w:sz w:val="20"/>
      <w:lang w:bidi="ar-SA"/>
    </w:rPr>
  </w:style>
  <w:style w:type="character" w:customStyle="1" w:styleId="FootnoteTextChar">
    <w:name w:val="Footnote Text Char"/>
    <w:basedOn w:val="DefaultParagraphFont"/>
    <w:link w:val="FootnoteText"/>
    <w:uiPriority w:val="99"/>
    <w:semiHidden/>
    <w:rsid w:val="00E52C46"/>
    <w:rPr>
      <w:rFonts w:eastAsiaTheme="minorEastAsia"/>
      <w:sz w:val="20"/>
      <w:lang w:bidi="ar-SA"/>
    </w:rPr>
  </w:style>
  <w:style w:type="character" w:styleId="FootnoteReference">
    <w:name w:val="footnote reference"/>
    <w:basedOn w:val="DefaultParagraphFont"/>
    <w:semiHidden/>
    <w:unhideWhenUsed/>
    <w:rsid w:val="00E52C46"/>
    <w:rPr>
      <w:vertAlign w:val="superscript"/>
    </w:rPr>
  </w:style>
  <w:style w:type="paragraph" w:styleId="Title">
    <w:name w:val="Title"/>
    <w:basedOn w:val="Normal"/>
    <w:next w:val="Normal"/>
    <w:link w:val="TitleChar"/>
    <w:uiPriority w:val="10"/>
    <w:qFormat/>
    <w:rsid w:val="00444E50"/>
    <w:pPr>
      <w:spacing w:before="100" w:beforeAutospacing="1" w:after="100" w:afterAutospacing="1" w:line="240" w:lineRule="auto"/>
      <w:ind w:firstLine="720"/>
      <w:contextualSpacing/>
      <w:jc w:val="both"/>
    </w:pPr>
    <w:rPr>
      <w:rFonts w:asciiTheme="majorHAnsi" w:eastAsiaTheme="majorEastAsia" w:hAnsiTheme="majorHAnsi" w:cstheme="majorBidi"/>
      <w:color w:val="17365D" w:themeColor="text2" w:themeShade="BF"/>
      <w:spacing w:val="5"/>
      <w:kern w:val="28"/>
      <w:sz w:val="52"/>
      <w:szCs w:val="52"/>
      <w:lang w:val="en-US" w:bidi="ar-SA"/>
    </w:rPr>
  </w:style>
  <w:style w:type="character" w:customStyle="1" w:styleId="TitleChar">
    <w:name w:val="Title Char"/>
    <w:basedOn w:val="DefaultParagraphFont"/>
    <w:link w:val="Title"/>
    <w:uiPriority w:val="10"/>
    <w:rsid w:val="00444E50"/>
    <w:rPr>
      <w:rFonts w:asciiTheme="majorHAnsi" w:eastAsiaTheme="majorEastAsia" w:hAnsiTheme="majorHAnsi" w:cstheme="majorBidi"/>
      <w:color w:val="17365D" w:themeColor="text2" w:themeShade="BF"/>
      <w:spacing w:val="5"/>
      <w:kern w:val="28"/>
      <w:sz w:val="52"/>
      <w:szCs w:val="52"/>
      <w:lang w:val="en-US" w:bidi="ar-SA"/>
    </w:rPr>
  </w:style>
  <w:style w:type="character" w:styleId="Emphasis">
    <w:name w:val="Emphasis"/>
    <w:basedOn w:val="DefaultParagraphFont"/>
    <w:uiPriority w:val="20"/>
    <w:qFormat/>
    <w:rsid w:val="00892A4A"/>
    <w:rPr>
      <w:i/>
      <w:iCs/>
    </w:rPr>
  </w:style>
  <w:style w:type="character" w:styleId="Strong">
    <w:name w:val="Strong"/>
    <w:basedOn w:val="DefaultParagraphFont"/>
    <w:uiPriority w:val="22"/>
    <w:qFormat/>
    <w:rsid w:val="00892A4A"/>
    <w:rPr>
      <w:b/>
      <w:bCs/>
    </w:rPr>
  </w:style>
  <w:style w:type="paragraph" w:customStyle="1" w:styleId="Style35">
    <w:name w:val="Style35"/>
    <w:basedOn w:val="Normal"/>
    <w:uiPriority w:val="99"/>
    <w:qFormat/>
    <w:rsid w:val="00BB4CB6"/>
    <w:pPr>
      <w:widowControl w:val="0"/>
      <w:spacing w:after="0" w:line="240" w:lineRule="auto"/>
    </w:pPr>
    <w:rPr>
      <w:rFonts w:ascii="Times New Roman" w:eastAsia="Times New Roman" w:hAnsi="Times New Roman" w:cs="Times New Roman"/>
      <w:sz w:val="24"/>
      <w:szCs w:val="24"/>
      <w:lang w:val="en-US" w:bidi="ar-SA"/>
    </w:rPr>
  </w:style>
  <w:style w:type="paragraph" w:customStyle="1" w:styleId="Style5">
    <w:name w:val="Style5"/>
    <w:basedOn w:val="Normal"/>
    <w:uiPriority w:val="99"/>
    <w:qFormat/>
    <w:rsid w:val="00BB4CB6"/>
    <w:pPr>
      <w:widowControl w:val="0"/>
      <w:spacing w:after="0" w:line="283" w:lineRule="exact"/>
      <w:jc w:val="both"/>
    </w:pPr>
    <w:rPr>
      <w:rFonts w:ascii="Times New Roman" w:eastAsia="Times New Roman" w:hAnsi="Times New Roman" w:cs="Times New Roman"/>
      <w:sz w:val="24"/>
      <w:szCs w:val="24"/>
      <w:lang w:val="en-US" w:bidi="ar-SA"/>
    </w:rPr>
  </w:style>
  <w:style w:type="character" w:customStyle="1" w:styleId="FontStyle48">
    <w:name w:val="Font Style48"/>
    <w:uiPriority w:val="99"/>
    <w:qFormat/>
    <w:rsid w:val="00BB4CB6"/>
    <w:rPr>
      <w:rFonts w:ascii="Times New Roman" w:hAnsi="Times New Roman" w:cs="Times New Roman" w:hint="default"/>
      <w:sz w:val="18"/>
      <w:szCs w:val="18"/>
    </w:rPr>
  </w:style>
  <w:style w:type="character" w:customStyle="1" w:styleId="FontStyle38">
    <w:name w:val="Font Style38"/>
    <w:uiPriority w:val="99"/>
    <w:qFormat/>
    <w:rsid w:val="00BB4CB6"/>
    <w:rPr>
      <w:rFonts w:ascii="Times New Roman" w:hAnsi="Times New Roman" w:cs="Times New Roman" w:hint="default"/>
      <w:sz w:val="22"/>
      <w:szCs w:val="22"/>
    </w:rPr>
  </w:style>
  <w:style w:type="character" w:customStyle="1" w:styleId="labelvalue">
    <w:name w:val="labelvalue"/>
    <w:rsid w:val="00BB4CB6"/>
  </w:style>
  <w:style w:type="paragraph" w:customStyle="1" w:styleId="Body">
    <w:name w:val="Body"/>
    <w:rsid w:val="005127D1"/>
    <w:pPr>
      <w:spacing w:after="0" w:line="240" w:lineRule="auto"/>
    </w:pPr>
    <w:rPr>
      <w:rFonts w:ascii="Helvetica Neue" w:eastAsia="Arial Unicode MS" w:hAnsi="Helvetica Neue" w:cs="Arial Unicode MS"/>
      <w:color w:val="000000"/>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886302">
      <w:bodyDiv w:val="1"/>
      <w:marLeft w:val="0"/>
      <w:marRight w:val="0"/>
      <w:marTop w:val="0"/>
      <w:marBottom w:val="0"/>
      <w:divBdr>
        <w:top w:val="none" w:sz="0" w:space="0" w:color="auto"/>
        <w:left w:val="none" w:sz="0" w:space="0" w:color="auto"/>
        <w:bottom w:val="none" w:sz="0" w:space="0" w:color="auto"/>
        <w:right w:val="none" w:sz="0" w:space="0" w:color="auto"/>
      </w:divBdr>
    </w:div>
    <w:div w:id="403839744">
      <w:bodyDiv w:val="1"/>
      <w:marLeft w:val="0"/>
      <w:marRight w:val="0"/>
      <w:marTop w:val="0"/>
      <w:marBottom w:val="0"/>
      <w:divBdr>
        <w:top w:val="none" w:sz="0" w:space="0" w:color="auto"/>
        <w:left w:val="none" w:sz="0" w:space="0" w:color="auto"/>
        <w:bottom w:val="none" w:sz="0" w:space="0" w:color="auto"/>
        <w:right w:val="none" w:sz="0" w:space="0" w:color="auto"/>
      </w:divBdr>
    </w:div>
    <w:div w:id="658968886">
      <w:bodyDiv w:val="1"/>
      <w:marLeft w:val="0"/>
      <w:marRight w:val="0"/>
      <w:marTop w:val="0"/>
      <w:marBottom w:val="0"/>
      <w:divBdr>
        <w:top w:val="none" w:sz="0" w:space="0" w:color="auto"/>
        <w:left w:val="none" w:sz="0" w:space="0" w:color="auto"/>
        <w:bottom w:val="none" w:sz="0" w:space="0" w:color="auto"/>
        <w:right w:val="none" w:sz="0" w:space="0" w:color="auto"/>
      </w:divBdr>
    </w:div>
    <w:div w:id="715929408">
      <w:bodyDiv w:val="1"/>
      <w:marLeft w:val="0"/>
      <w:marRight w:val="0"/>
      <w:marTop w:val="0"/>
      <w:marBottom w:val="0"/>
      <w:divBdr>
        <w:top w:val="none" w:sz="0" w:space="0" w:color="auto"/>
        <w:left w:val="none" w:sz="0" w:space="0" w:color="auto"/>
        <w:bottom w:val="none" w:sz="0" w:space="0" w:color="auto"/>
        <w:right w:val="none" w:sz="0" w:space="0" w:color="auto"/>
      </w:divBdr>
    </w:div>
    <w:div w:id="725497804">
      <w:bodyDiv w:val="1"/>
      <w:marLeft w:val="0"/>
      <w:marRight w:val="0"/>
      <w:marTop w:val="0"/>
      <w:marBottom w:val="0"/>
      <w:divBdr>
        <w:top w:val="none" w:sz="0" w:space="0" w:color="auto"/>
        <w:left w:val="none" w:sz="0" w:space="0" w:color="auto"/>
        <w:bottom w:val="none" w:sz="0" w:space="0" w:color="auto"/>
        <w:right w:val="none" w:sz="0" w:space="0" w:color="auto"/>
      </w:divBdr>
    </w:div>
    <w:div w:id="736704835">
      <w:bodyDiv w:val="1"/>
      <w:marLeft w:val="0"/>
      <w:marRight w:val="0"/>
      <w:marTop w:val="0"/>
      <w:marBottom w:val="0"/>
      <w:divBdr>
        <w:top w:val="none" w:sz="0" w:space="0" w:color="auto"/>
        <w:left w:val="none" w:sz="0" w:space="0" w:color="auto"/>
        <w:bottom w:val="none" w:sz="0" w:space="0" w:color="auto"/>
        <w:right w:val="none" w:sz="0" w:space="0" w:color="auto"/>
      </w:divBdr>
    </w:div>
    <w:div w:id="788085097">
      <w:bodyDiv w:val="1"/>
      <w:marLeft w:val="0"/>
      <w:marRight w:val="0"/>
      <w:marTop w:val="0"/>
      <w:marBottom w:val="0"/>
      <w:divBdr>
        <w:top w:val="none" w:sz="0" w:space="0" w:color="auto"/>
        <w:left w:val="none" w:sz="0" w:space="0" w:color="auto"/>
        <w:bottom w:val="none" w:sz="0" w:space="0" w:color="auto"/>
        <w:right w:val="none" w:sz="0" w:space="0" w:color="auto"/>
      </w:divBdr>
    </w:div>
    <w:div w:id="882013608">
      <w:bodyDiv w:val="1"/>
      <w:marLeft w:val="0"/>
      <w:marRight w:val="0"/>
      <w:marTop w:val="0"/>
      <w:marBottom w:val="0"/>
      <w:divBdr>
        <w:top w:val="none" w:sz="0" w:space="0" w:color="auto"/>
        <w:left w:val="none" w:sz="0" w:space="0" w:color="auto"/>
        <w:bottom w:val="none" w:sz="0" w:space="0" w:color="auto"/>
        <w:right w:val="none" w:sz="0" w:space="0" w:color="auto"/>
      </w:divBdr>
    </w:div>
    <w:div w:id="887255454">
      <w:bodyDiv w:val="1"/>
      <w:marLeft w:val="0"/>
      <w:marRight w:val="0"/>
      <w:marTop w:val="0"/>
      <w:marBottom w:val="0"/>
      <w:divBdr>
        <w:top w:val="none" w:sz="0" w:space="0" w:color="auto"/>
        <w:left w:val="none" w:sz="0" w:space="0" w:color="auto"/>
        <w:bottom w:val="none" w:sz="0" w:space="0" w:color="auto"/>
        <w:right w:val="none" w:sz="0" w:space="0" w:color="auto"/>
      </w:divBdr>
    </w:div>
    <w:div w:id="1082488822">
      <w:bodyDiv w:val="1"/>
      <w:marLeft w:val="0"/>
      <w:marRight w:val="0"/>
      <w:marTop w:val="0"/>
      <w:marBottom w:val="0"/>
      <w:divBdr>
        <w:top w:val="none" w:sz="0" w:space="0" w:color="auto"/>
        <w:left w:val="none" w:sz="0" w:space="0" w:color="auto"/>
        <w:bottom w:val="none" w:sz="0" w:space="0" w:color="auto"/>
        <w:right w:val="none" w:sz="0" w:space="0" w:color="auto"/>
      </w:divBdr>
    </w:div>
    <w:div w:id="1153447359">
      <w:bodyDiv w:val="1"/>
      <w:marLeft w:val="0"/>
      <w:marRight w:val="0"/>
      <w:marTop w:val="0"/>
      <w:marBottom w:val="0"/>
      <w:divBdr>
        <w:top w:val="none" w:sz="0" w:space="0" w:color="auto"/>
        <w:left w:val="none" w:sz="0" w:space="0" w:color="auto"/>
        <w:bottom w:val="none" w:sz="0" w:space="0" w:color="auto"/>
        <w:right w:val="none" w:sz="0" w:space="0" w:color="auto"/>
      </w:divBdr>
    </w:div>
    <w:div w:id="1261184605">
      <w:bodyDiv w:val="1"/>
      <w:marLeft w:val="0"/>
      <w:marRight w:val="0"/>
      <w:marTop w:val="0"/>
      <w:marBottom w:val="0"/>
      <w:divBdr>
        <w:top w:val="none" w:sz="0" w:space="0" w:color="auto"/>
        <w:left w:val="none" w:sz="0" w:space="0" w:color="auto"/>
        <w:bottom w:val="none" w:sz="0" w:space="0" w:color="auto"/>
        <w:right w:val="none" w:sz="0" w:space="0" w:color="auto"/>
      </w:divBdr>
    </w:div>
    <w:div w:id="1640114882">
      <w:bodyDiv w:val="1"/>
      <w:marLeft w:val="0"/>
      <w:marRight w:val="0"/>
      <w:marTop w:val="0"/>
      <w:marBottom w:val="0"/>
      <w:divBdr>
        <w:top w:val="none" w:sz="0" w:space="0" w:color="auto"/>
        <w:left w:val="none" w:sz="0" w:space="0" w:color="auto"/>
        <w:bottom w:val="none" w:sz="0" w:space="0" w:color="auto"/>
        <w:right w:val="none" w:sz="0" w:space="0" w:color="auto"/>
      </w:divBdr>
    </w:div>
    <w:div w:id="1873684421">
      <w:bodyDiv w:val="1"/>
      <w:marLeft w:val="0"/>
      <w:marRight w:val="0"/>
      <w:marTop w:val="0"/>
      <w:marBottom w:val="0"/>
      <w:divBdr>
        <w:top w:val="none" w:sz="0" w:space="0" w:color="auto"/>
        <w:left w:val="none" w:sz="0" w:space="0" w:color="auto"/>
        <w:bottom w:val="none" w:sz="0" w:space="0" w:color="auto"/>
        <w:right w:val="none" w:sz="0" w:space="0" w:color="auto"/>
      </w:divBdr>
    </w:div>
    <w:div w:id="1885749400">
      <w:bodyDiv w:val="1"/>
      <w:marLeft w:val="0"/>
      <w:marRight w:val="0"/>
      <w:marTop w:val="0"/>
      <w:marBottom w:val="0"/>
      <w:divBdr>
        <w:top w:val="none" w:sz="0" w:space="0" w:color="auto"/>
        <w:left w:val="none" w:sz="0" w:space="0" w:color="auto"/>
        <w:bottom w:val="none" w:sz="0" w:space="0" w:color="auto"/>
        <w:right w:val="none" w:sz="0" w:space="0" w:color="auto"/>
      </w:divBdr>
    </w:div>
    <w:div w:id="1911113351">
      <w:bodyDiv w:val="1"/>
      <w:marLeft w:val="0"/>
      <w:marRight w:val="0"/>
      <w:marTop w:val="0"/>
      <w:marBottom w:val="0"/>
      <w:divBdr>
        <w:top w:val="none" w:sz="0" w:space="0" w:color="auto"/>
        <w:left w:val="none" w:sz="0" w:space="0" w:color="auto"/>
        <w:bottom w:val="none" w:sz="0" w:space="0" w:color="auto"/>
        <w:right w:val="none" w:sz="0" w:space="0" w:color="auto"/>
      </w:divBdr>
    </w:div>
    <w:div w:id="1924482901">
      <w:bodyDiv w:val="1"/>
      <w:marLeft w:val="0"/>
      <w:marRight w:val="0"/>
      <w:marTop w:val="0"/>
      <w:marBottom w:val="0"/>
      <w:divBdr>
        <w:top w:val="none" w:sz="0" w:space="0" w:color="auto"/>
        <w:left w:val="none" w:sz="0" w:space="0" w:color="auto"/>
        <w:bottom w:val="none" w:sz="0" w:space="0" w:color="auto"/>
        <w:right w:val="none" w:sz="0" w:space="0" w:color="auto"/>
      </w:divBdr>
    </w:div>
    <w:div w:id="1968271211">
      <w:bodyDiv w:val="1"/>
      <w:marLeft w:val="0"/>
      <w:marRight w:val="0"/>
      <w:marTop w:val="0"/>
      <w:marBottom w:val="0"/>
      <w:divBdr>
        <w:top w:val="none" w:sz="0" w:space="0" w:color="auto"/>
        <w:left w:val="none" w:sz="0" w:space="0" w:color="auto"/>
        <w:bottom w:val="none" w:sz="0" w:space="0" w:color="auto"/>
        <w:right w:val="none" w:sz="0" w:space="0" w:color="auto"/>
      </w:divBdr>
      <w:divsChild>
        <w:div w:id="17452545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033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264225">
      <w:bodyDiv w:val="1"/>
      <w:marLeft w:val="0"/>
      <w:marRight w:val="0"/>
      <w:marTop w:val="0"/>
      <w:marBottom w:val="0"/>
      <w:divBdr>
        <w:top w:val="none" w:sz="0" w:space="0" w:color="auto"/>
        <w:left w:val="none" w:sz="0" w:space="0" w:color="auto"/>
        <w:bottom w:val="none" w:sz="0" w:space="0" w:color="auto"/>
        <w:right w:val="none" w:sz="0" w:space="0" w:color="auto"/>
      </w:divBdr>
    </w:div>
    <w:div w:id="2057578998">
      <w:bodyDiv w:val="1"/>
      <w:marLeft w:val="0"/>
      <w:marRight w:val="0"/>
      <w:marTop w:val="0"/>
      <w:marBottom w:val="0"/>
      <w:divBdr>
        <w:top w:val="none" w:sz="0" w:space="0" w:color="auto"/>
        <w:left w:val="none" w:sz="0" w:space="0" w:color="auto"/>
        <w:bottom w:val="none" w:sz="0" w:space="0" w:color="auto"/>
        <w:right w:val="none" w:sz="0" w:space="0" w:color="auto"/>
      </w:divBdr>
    </w:div>
    <w:div w:id="2069303690">
      <w:bodyDiv w:val="1"/>
      <w:marLeft w:val="0"/>
      <w:marRight w:val="0"/>
      <w:marTop w:val="0"/>
      <w:marBottom w:val="0"/>
      <w:divBdr>
        <w:top w:val="none" w:sz="0" w:space="0" w:color="auto"/>
        <w:left w:val="none" w:sz="0" w:space="0" w:color="auto"/>
        <w:bottom w:val="none" w:sz="0" w:space="0" w:color="auto"/>
        <w:right w:val="none" w:sz="0" w:space="0" w:color="auto"/>
      </w:divBdr>
    </w:div>
    <w:div w:id="2130736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rawat.anshu92@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48001/jbmis.2014.0101003"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footer1.xml.rels><?xml version="1.0" encoding="UTF-8" standalone="yes"?>
<Relationships xmlns="http://schemas.openxmlformats.org/package/2006/relationships"><Relationship Id="rId1" Type="http://schemas.openxmlformats.org/officeDocument/2006/relationships/hyperlink" Target="https://doi.org/10.48001/ijhir.2021.07.02.001"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48001/ijhir.2021.07.0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7990E9-EAB6-4333-89A8-C7B343C5A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4</Pages>
  <Words>6712</Words>
  <Characters>3826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Tanalytics</dc:creator>
  <cp:keywords/>
  <dc:description/>
  <cp:lastModifiedBy>Prabhat</cp:lastModifiedBy>
  <cp:revision>33</cp:revision>
  <cp:lastPrinted>2021-04-20T07:13:00Z</cp:lastPrinted>
  <dcterms:created xsi:type="dcterms:W3CDTF">2020-12-29T12:10:00Z</dcterms:created>
  <dcterms:modified xsi:type="dcterms:W3CDTF">2021-08-08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tion-for-computing-machinery</vt:lpwstr>
  </property>
  <property fmtid="{D5CDD505-2E9C-101B-9397-08002B2CF9AE}" pid="11" name="Mendeley Recent Style Name 4_1">
    <vt:lpwstr>Association for Computing Machine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